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9CB429" w14:textId="52E87853" w:rsidR="00AD3D05" w:rsidRPr="001C6F37" w:rsidRDefault="00343A46" w:rsidP="001C6F37">
      <w:r>
        <w:t xml:space="preserve">Brennan </w:t>
      </w:r>
      <w:r w:rsidR="001C6F37">
        <w:t>Visser</w:t>
      </w:r>
    </w:p>
    <w:p w14:paraId="0EA91D5A" w14:textId="77777777" w:rsidR="00550841" w:rsidRPr="002E0BC9" w:rsidRDefault="00550841" w:rsidP="00550841">
      <w:pPr>
        <w:jc w:val="center"/>
        <w:rPr>
          <w:b/>
        </w:rPr>
      </w:pPr>
      <w:r>
        <w:rPr>
          <w:b/>
        </w:rPr>
        <w:t xml:space="preserve">Spina Bifida: </w:t>
      </w:r>
      <w:r w:rsidRPr="002E0BC9">
        <w:rPr>
          <w:b/>
        </w:rPr>
        <w:t>lumbosacral</w:t>
      </w:r>
      <w:r>
        <w:rPr>
          <w:b/>
        </w:rPr>
        <w:t xml:space="preserve"> myelomeningocele</w:t>
      </w:r>
    </w:p>
    <w:p w14:paraId="08D7C1B7" w14:textId="77777777" w:rsidR="00550841" w:rsidRDefault="00550841" w:rsidP="00550841"/>
    <w:p w14:paraId="582F4FE9" w14:textId="77777777" w:rsidR="00550841" w:rsidRDefault="00550841" w:rsidP="00550841">
      <w:pPr>
        <w:rPr>
          <w:b/>
        </w:rPr>
      </w:pPr>
      <w:r>
        <w:rPr>
          <w:b/>
        </w:rPr>
        <w:t>Introduction</w:t>
      </w:r>
    </w:p>
    <w:p w14:paraId="2A1993F5" w14:textId="77777777" w:rsidR="00550841" w:rsidRDefault="00550841" w:rsidP="00550841">
      <w:pPr>
        <w:rPr>
          <w:b/>
        </w:rPr>
      </w:pPr>
      <w:r>
        <w:rPr>
          <w:b/>
        </w:rPr>
        <w:tab/>
      </w:r>
      <w:r w:rsidRPr="00A24DCB">
        <w:t xml:space="preserve">Spina bifida </w:t>
      </w:r>
      <w:r w:rsidR="00B95B93">
        <w:t xml:space="preserve">(SB) </w:t>
      </w:r>
      <w:r>
        <w:t xml:space="preserve">is known as a neural tube defect, because the </w:t>
      </w:r>
      <w:r w:rsidRPr="00A24DCB">
        <w:t>caudal neural tube</w:t>
      </w:r>
      <w:r>
        <w:t xml:space="preserve"> fails to close during the fourth week of embryogenesis</w:t>
      </w:r>
      <w:r w:rsidRPr="00A24DCB">
        <w:t>.</w:t>
      </w:r>
      <w:r>
        <w:fldChar w:fldCharType="begin" w:fldLock="1"/>
      </w:r>
      <w:r w:rsidR="00B8237F">
        <w:instrText>ADDIN CSL_CITATION { "citationItems" : [ { "id" : "ITEM-1", "itemData" : { "DOI" : "10.1016/S0140-6736(04)17445-X", "ISSN" : "01406736", "PMID" : "15555669", "abstract" : "Spina bifida results from failure of fusion of the caudal neural tube, and is one of the most common malformations of human structure. The causes of this disorder are heterogeneous and include chromosome abnormalities, single gene disorders, and teratogenic exposures. However, the cause is not known in most cases. Up to 70% of spina bifida cases can be prevented by maternal, periconceptional folic acid supplementation. The mechanism underlying this protective effect is unknown, but it is likely to include genes that regulate folate transport and metabolism. Individuals with spina bifida need both surgical and medical management. Although surgical closure of the malformation is generally done in the neonatal period, a randomised clinical trial to assess in utero closure of spina bifida has been initiated in the USA. Medical management is a lifelong necessity for individuals with spina bifida, and should be provided by a multidisciplinary team.", "author" : [ { "dropping-particle" : "", "family" : "Mitchell", "given" : "Laura E", "non-dropping-particle" : "", "parse-names" : false, "suffix" : "" }, { "dropping-particle" : "", "family" : "Adzick", "given" : "N Scott", "non-dropping-particle" : "", "parse-names" : false, "suffix" : "" }, { "dropping-particle" : "", "family" : "Melchionne", "given" : "Jeanne", "non-dropping-particle" : "", "parse-names" : false, "suffix" : "" }, { "dropping-particle" : "", "family" : "Pasquariello", "given" : "Patrick S", "non-dropping-particle" : "", "parse-names" : false, "suffix" : "" }, { "dropping-particle" : "", "family" : "Sutton", "given" : "Leslie N", "non-dropping-particle" : "", "parse-names" : false, "suffix" : "" }, { "dropping-particle" : "", "family" : "Whitehead", "given" : "Alexander S", "non-dropping-particle" : "", "parse-names" : false, "suffix" : "" } ], "container-title" : "The Lancet", "id" : "ITEM-1", "issue" : "9448", "issued" : { "date-parts" : [ [ "2004", "11" ] ] }, "page" : "1885-1895", "title" : "Spina bifida", "type" : "article-journal", "volume" : "364" }, "uris" : [ "http://www.mendeley.com/documents/?uuid=4560b1d2-7326-3857-9b49-972390555520" ] }, { "id" : "ITEM-2", "itemData" : { "ISSN" : "0045-9380", "PMID" : "11147289", "abstract" : "NTDs, resulting from failure of the neural tube to close during the fourth week of embryogenesis, are the most common severely disabling birth defects in the United States, with a frequency of approximately 1 of every 2000 births. Neural tube malformations involving the spinal cord and vertebral arches are referred to as spina bifida, with severe types of spina bifida involving protrusion of the spinal cord and/or meninges through a defect in the vertebral arch. Depending on the level of the lesion, interruption of the spinal cord at the site of the spina bifida defect causes paralysis of the legs, incontinence of urine and feces, anesthesia of the skin, and abnormalities of the hips, knees, and feet. Two additional abnormalities often seen in children with spina bifida include hydrocephalus and the Arnold-Chiari type II malformation. Despite the physical and particular learning disabilities children with spina bifida must cope with, participation in individualized educational programs can allow these children to develop skills necessary for autonomy in adulthood. Advances in research to uncover the molecular basis of NTDs is enhanced by knowledge of the link between both the environmental and genetic factors involved in the etiology of NTDs. The most recent development in NTD research for disease-causing genes is the discovery of a genetic link to the most well-known environmental cause of neural tube malformation, folate deficiency in pregnant women. Nearly a decade ago, periconceptional folic acid supplementation was proven to decrease both the recurrence and occurrence of NTDs. The study of folate and its association with NTDs is an ongoing endeavor that has led to numerous studies of different genes involved in the folate metabolism pathway, including the most commonly studied thermolabile mutation (C677T) in the MTHFR gene. An additional focus for NTD research involves mouse models that exhibit both naturally occurring NTDs, as well as those created by experimental design. We hope the search for genes involved in the risk and/or development of NTDs will lead to the development of strategies for prevention and treatment. The most recent achievement in treatment of NTDs involves the repair of meningomyelocele through advancements in fetal surgery. Convincing experimental evidence exists that in utero repair preserves neurologic function, as well as resolving the hydrocephalus and Arnold-Chiari malformation that often accompany meningomyelocele defec\u2026", "author" : [ { "dropping-particle" : "", "family" : "Northrup", "given" : "H", "non-dropping-particle" : "", "parse-names" : false, "suffix" : "" }, { "dropping-particle" : "", "family" : "Volcik", "given" : "K A", "non-dropping-particle" : "", "parse-names" : false, "suffix" : "" } ], "container-title" : "Current problems in pediatrics", "id" : "ITEM-2", "issue" : "10", "issued" : { "date-parts" : [ [ "2000" ] ] }, "page" : "313-32", "title" : "Spina bifida and other neural tube defects.", "type" : "article-journal", "volume" : "30" }, "uris" : [ "http://www.mendeley.com/documents/?uuid=382bcb49-8ef7-3330-8c2a-d86d68cae529"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BD0CC9" w:rsidRPr="00BD0CC9">
        <w:rPr>
          <w:noProof/>
          <w:vertAlign w:val="superscript"/>
        </w:rPr>
        <w:t>1,2</w:t>
      </w:r>
      <w:r>
        <w:fldChar w:fldCharType="end"/>
      </w:r>
      <w:r>
        <w:rPr>
          <w:b/>
        </w:rPr>
        <w:t xml:space="preserve"> </w:t>
      </w:r>
      <w:r>
        <w:t xml:space="preserve">The three most common types of spina bifida are myelomeningocele, meningocele, and spina </w:t>
      </w:r>
      <w:r w:rsidR="00755311">
        <w:t>bifida occulta</w:t>
      </w:r>
      <w:r>
        <w:t>.</w:t>
      </w:r>
      <w:r>
        <w:fldChar w:fldCharType="begin" w:fldLock="1"/>
      </w:r>
      <w:r w:rsidR="00B8237F">
        <w:instrText>ADDIN CSL_CITATION { "citationItems" : [ { "id" : "ITEM-1", "itemData" : { "URL" : "https://www.cdc.gov/ncbddd/spinabifida/facts.html", "accessed" : { "date-parts" : [ [ "2017", "3", "1" ] ] }, "container-title" : "Updated October 17, 2016.", "id" : "ITEM-1", "issued" : { "date-parts" : [ [ "0" ] ] }, "title" : "Basics | Spina Bifida | NCBDDD. Centers for Disease Control and Prevention Website.", "type" : "webpage" }, "uris" : [ "http://www.mendeley.com/documents/?uuid=c903efe1-89aa-3bef-a72d-c8145d59902d"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BD0CC9" w:rsidRPr="00BD0CC9">
        <w:rPr>
          <w:noProof/>
          <w:vertAlign w:val="superscript"/>
        </w:rPr>
        <w:t>3</w:t>
      </w:r>
      <w:r>
        <w:fldChar w:fldCharType="end"/>
      </w:r>
      <w:r>
        <w:t xml:space="preserve"> Myelomeningocele (MMC), the most severe form of spina bifida, involves protrusion of the spinal cord and meninges through a defect in the vertebral arch,</w:t>
      </w:r>
      <w:r w:rsidR="00DE58B8">
        <w:fldChar w:fldCharType="begin" w:fldLock="1"/>
      </w:r>
      <w:r w:rsidR="00B8237F">
        <w:instrText>ADDIN CSL_CITATION { "citationItems" : [ { "id" : "ITEM-1", "itemData" : { "ISSN" : "0045-9380", "PMID" : "11147289", "abstract" : "NTDs, resulting from failure of the neural tube to close during the fourth week of embryogenesis, are the most common severely disabling birth defects in the United States, with a frequency of approximately 1 of every 2000 births. Neural tube malformations involving the spinal cord and vertebral arches are referred to as spina bifida, with severe types of spina bifida involving protrusion of the spinal cord and/or meninges through a defect in the vertebral arch. Depending on the level of the lesion, interruption of the spinal cord at the site of the spina bifida defect causes paralysis of the legs, incontinence of urine and feces, anesthesia of the skin, and abnormalities of the hips, knees, and feet. Two additional abnormalities often seen in children with spina bifida include hydrocephalus and the Arnold-Chiari type II malformation. Despite the physical and particular learning disabilities children with spina bifida must cope with, participation in individualized educational programs can allow these children to develop skills necessary for autonomy in adulthood. Advances in research to uncover the molecular basis of NTDs is enhanced by knowledge of the link between both the environmental and genetic factors involved in the etiology of NTDs. The most recent development in NTD research for disease-causing genes is the discovery of a genetic link to the most well-known environmental cause of neural tube malformation, folate deficiency in pregnant women. Nearly a decade ago, periconceptional folic acid supplementation was proven to decrease both the recurrence and occurrence of NTDs. The study of folate and its association with NTDs is an ongoing endeavor that has led to numerous studies of different genes involved in the folate metabolism pathway, including the most commonly studied thermolabile mutation (C677T) in the MTHFR gene. An additional focus for NTD research involves mouse models that exhibit both naturally occurring NTDs, as well as those created by experimental design. We hope the search for genes involved in the risk and/or development of NTDs will lead to the development of strategies for prevention and treatment. The most recent achievement in treatment of NTDs involves the repair of meningomyelocele through advancements in fetal surgery. Convincing experimental evidence exists that in utero repair preserves neurologic function, as well as resolving the hydrocephalus and Arnold-Chiari malformation that often accompany meningomyelocele defec\u2026", "author" : [ { "dropping-particle" : "", "family" : "Northrup", "given" : "H", "non-dropping-particle" : "", "parse-names" : false, "suffix" : "" }, { "dropping-particle" : "", "family" : "Volcik", "given" : "K A", "non-dropping-particle" : "", "parse-names" : false, "suffix" : "" } ], "container-title" : "Current problems in pediatrics", "id" : "ITEM-1", "issue" : "10", "issued" : { "date-parts" : [ [ "2000" ] ] }, "page" : "313-32", "title" : "Spina bifida and other neural tube defects.", "type" : "article-journal", "volume" : "30" }, "uris" : [ "http://www.mendeley.com/documents/?uuid=382bcb49-8ef7-3330-8c2a-d86d68cae529" ] } ], "mendeley" : { "formattedCitation" : "&lt;sup&gt;2&lt;/sup&gt;", "plainTextFormattedCitation" : "2", "previouslyFormattedCitation" : "&lt;sup&gt;2&lt;/sup&gt;" }, "properties" : { "noteIndex" : 0 }, "schema" : "https://github.com/citation-style-language/schema/raw/master/csl-citation.json" }</w:instrText>
      </w:r>
      <w:r w:rsidR="00DE58B8">
        <w:fldChar w:fldCharType="separate"/>
      </w:r>
      <w:r w:rsidR="00BD0CC9" w:rsidRPr="00BD0CC9">
        <w:rPr>
          <w:noProof/>
          <w:vertAlign w:val="superscript"/>
        </w:rPr>
        <w:t>2</w:t>
      </w:r>
      <w:r w:rsidR="00DE58B8">
        <w:fldChar w:fldCharType="end"/>
      </w:r>
      <w:r w:rsidR="00DE58B8">
        <w:t xml:space="preserve"> </w:t>
      </w:r>
      <w:r>
        <w:t xml:space="preserve">and will be the focus of this review. </w:t>
      </w:r>
    </w:p>
    <w:p w14:paraId="324DF093" w14:textId="77777777" w:rsidR="00550841" w:rsidRDefault="00550841" w:rsidP="00550841">
      <w:pPr>
        <w:rPr>
          <w:b/>
        </w:rPr>
      </w:pPr>
    </w:p>
    <w:p w14:paraId="731317AF" w14:textId="77777777" w:rsidR="00F14C66" w:rsidRDefault="00F14C66" w:rsidP="00550841">
      <w:pPr>
        <w:rPr>
          <w:b/>
        </w:rPr>
      </w:pPr>
      <w:r>
        <w:rPr>
          <w:b/>
        </w:rPr>
        <w:t>Epidemiology</w:t>
      </w:r>
    </w:p>
    <w:p w14:paraId="3E807E13" w14:textId="50D9C028" w:rsidR="00F14C66" w:rsidRPr="00F14C66" w:rsidRDefault="00442762" w:rsidP="003F4923">
      <w:r>
        <w:tab/>
      </w:r>
      <w:r w:rsidR="0029039B">
        <w:t xml:space="preserve">Many epidemiology studies look at spina bifida </w:t>
      </w:r>
      <w:r w:rsidR="009E1F15">
        <w:t>together with other neural t</w:t>
      </w:r>
      <w:r w:rsidR="00B30295">
        <w:t xml:space="preserve">ube defects. Neural tube defect </w:t>
      </w:r>
      <w:r w:rsidR="00130E7C">
        <w:t xml:space="preserve">(NTD) </w:t>
      </w:r>
      <w:r w:rsidR="00B30295">
        <w:t>is a general term for a congenital malformation of the CNS due to lack of closure of the ne</w:t>
      </w:r>
      <w:r w:rsidR="009E4C81">
        <w:t>ural tube.</w:t>
      </w:r>
      <w:r w:rsidR="00154248">
        <w:fldChar w:fldCharType="begin" w:fldLock="1"/>
      </w:r>
      <w:r w:rsidR="00C10C4B">
        <w:instrText>ADDIN CSL_CITATION { "citationItems" : [ { "id" : "ITEM-1", "itemData" : { "DOI" : "10.1002/ddrr.93", "ISSN" : "1940-5529", "PMID" : "20419766", "abstract" : "The worldwide incidence of neural tube defects (NTDs) ranges from 1.0 to 10.0 per 1,000 births with almost equal frequencies between two major categories: anencephaly and spina bifida (SB). Epidemiological studies have provided valuable insight for (a) researchers to identify nongenetic and genetic factors contributing to etiology, (b) public health officials to design and implement policies to prevent NTD pregnancies, and (c) individuals to take precautions to reduce the chance of having an NTD-affected pregnancy. Despite extensive research, our knowledge of the genetic etiology of human NTDs is limited. Although more than 200 small animal models with NTDs exist, most of these models do not replicate the human disease phenotype. Over a hundred candidate genes have been examined for risk association to human SB. The candidate genes studied include those important in folic acid metabolism, glucose metabolism, retinoid metabolism, and apoptosis. Many genes that regulate transcription in early embryogenesis and maintain planar cell polarity have also been tested as candidates. Additionally, genes identified through mouse models of NTDs have been explored as candidates. We do not know how many genes in the human genome may confer risk for NTDs in human. Less than 20% of the studied candidate genes have been determined to confer even a minor effect on risk association. Many studies have provided conflicting conclusions due to limitations in study design that potentially affect the power of statistical analysis. Future directions such as genomewide association studies (GWAS) and whole exome or even whole genome sequencing are discussed as possible avenues to identify genes that affect risk for human NTDs.", "author" : [ { "dropping-particle" : "", "family" : "Au", "given" : "Kit Sing", "non-dropping-particle" : "", "parse-names" : false, "suffix" : "" }, { "dropping-particle" : "", "family" : "Ashley-Koch", "given" : "Allison", "non-dropping-particle" : "", "parse-names" : false, "suffix" : "" }, { "dropping-particle" : "", "family" : "Northrup", "given" : "Hope", "non-dropping-particle" : "", "parse-names" : false, "suffix" : "" } ], "container-title" : "Developmental disabilities research reviews", "id" : "ITEM-1", "issue" : "1", "issued" : { "date-parts" : [ [ "2010" ] ] }, "page" : "6-15", "publisher" : "NIH Public Access", "title" : "Epidemiologic and genetic aspects of spina bifida and other neural tube defects.", "type" : "article-journal", "volume" : "16" }, "uris" : [ "http://www.mendeley.com/documents/?uuid=0acca7c0-c3e6-35da-a0ad-071c06927a2f" ] } ], "mendeley" : { "formattedCitation" : "&lt;sup&gt;4&lt;/sup&gt;", "plainTextFormattedCitation" : "4", "previouslyFormattedCitation" : "&lt;sup&gt;4&lt;/sup&gt;" }, "properties" : { "noteIndex" : 0 }, "schema" : "https://github.com/citation-style-language/schema/raw/master/csl-citation.json" }</w:instrText>
      </w:r>
      <w:r w:rsidR="00154248">
        <w:fldChar w:fldCharType="separate"/>
      </w:r>
      <w:r w:rsidR="00154248" w:rsidRPr="00154248">
        <w:rPr>
          <w:noProof/>
          <w:vertAlign w:val="superscript"/>
        </w:rPr>
        <w:t>4</w:t>
      </w:r>
      <w:r w:rsidR="00154248">
        <w:fldChar w:fldCharType="end"/>
      </w:r>
      <w:r w:rsidR="00154248">
        <w:t xml:space="preserve"> </w:t>
      </w:r>
      <w:r w:rsidR="009E4C81">
        <w:t>The two most common neural tube defects are anencephaly, or lack of closure in the head region, and spina bifida, or lack of closure below the head.</w:t>
      </w:r>
      <w:r w:rsidR="00154248">
        <w:fldChar w:fldCharType="begin" w:fldLock="1"/>
      </w:r>
      <w:r w:rsidR="00C10C4B">
        <w:instrText>ADDIN CSL_CITATION { "citationItems" : [ { "id" : "ITEM-1", "itemData" : { "DOI" : "10.1002/ddrr.93", "ISSN" : "1940-5529", "PMID" : "20419766", "abstract" : "The worldwide incidence of neural tube defects (NTDs) ranges from 1.0 to 10.0 per 1,000 births with almost equal frequencies between two major categories: anencephaly and spina bifida (SB). Epidemiological studies have provided valuable insight for (a) researchers to identify nongenetic and genetic factors contributing to etiology, (b) public health officials to design and implement policies to prevent NTD pregnancies, and (c) individuals to take precautions to reduce the chance of having an NTD-affected pregnancy. Despite extensive research, our knowledge of the genetic etiology of human NTDs is limited. Although more than 200 small animal models with NTDs exist, most of these models do not replicate the human disease phenotype. Over a hundred candidate genes have been examined for risk association to human SB. The candidate genes studied include those important in folic acid metabolism, glucose metabolism, retinoid metabolism, and apoptosis. Many genes that regulate transcription in early embryogenesis and maintain planar cell polarity have also been tested as candidates. Additionally, genes identified through mouse models of NTDs have been explored as candidates. We do not know how many genes in the human genome may confer risk for NTDs in human. Less than 20% of the studied candidate genes have been determined to confer even a minor effect on risk association. Many studies have provided conflicting conclusions due to limitations in study design that potentially affect the power of statistical analysis. Future directions such as genomewide association studies (GWAS) and whole exome or even whole genome sequencing are discussed as possible avenues to identify genes that affect risk for human NTDs.", "author" : [ { "dropping-particle" : "", "family" : "Au", "given" : "Kit Sing", "non-dropping-particle" : "", "parse-names" : false, "suffix" : "" }, { "dropping-particle" : "", "family" : "Ashley-Koch", "given" : "Allison", "non-dropping-particle" : "", "parse-names" : false, "suffix" : "" }, { "dropping-particle" : "", "family" : "Northrup", "given" : "Hope", "non-dropping-particle" : "", "parse-names" : false, "suffix" : "" } ], "container-title" : "Developmental disabilities research reviews", "id" : "ITEM-1", "issue" : "1", "issued" : { "date-parts" : [ [ "2010" ] ] }, "page" : "6-15", "publisher" : "NIH Public Access", "title" : "Epidemiologic and genetic aspects of spina bifida and other neural tube defects.", "type" : "article-journal", "volume" : "16" }, "uris" : [ "http://www.mendeley.com/documents/?uuid=0acca7c0-c3e6-35da-a0ad-071c06927a2f" ] } ], "mendeley" : { "formattedCitation" : "&lt;sup&gt;4&lt;/sup&gt;", "plainTextFormattedCitation" : "4", "previouslyFormattedCitation" : "&lt;sup&gt;4&lt;/sup&gt;" }, "properties" : { "noteIndex" : 0 }, "schema" : "https://github.com/citation-style-language/schema/raw/master/csl-citation.json" }</w:instrText>
      </w:r>
      <w:r w:rsidR="00154248">
        <w:fldChar w:fldCharType="separate"/>
      </w:r>
      <w:r w:rsidR="00154248" w:rsidRPr="00154248">
        <w:rPr>
          <w:noProof/>
          <w:vertAlign w:val="superscript"/>
        </w:rPr>
        <w:t>4</w:t>
      </w:r>
      <w:r w:rsidR="00154248">
        <w:fldChar w:fldCharType="end"/>
      </w:r>
      <w:r w:rsidR="00154248">
        <w:t xml:space="preserve"> </w:t>
      </w:r>
      <w:r w:rsidR="00C402EA">
        <w:t>The prevalence</w:t>
      </w:r>
      <w:r w:rsidR="001D67FF">
        <w:t xml:space="preserve"> of neural tube defects</w:t>
      </w:r>
      <w:r w:rsidR="00C402EA">
        <w:t xml:space="preserve"> in the U.S. and many European countries is estimated to be 0.5-0.8/1000 births, whereas </w:t>
      </w:r>
      <w:r w:rsidR="00C10C4B">
        <w:t xml:space="preserve">it is reported to be </w:t>
      </w:r>
      <w:r w:rsidR="001D67FF">
        <w:t>over</w:t>
      </w:r>
      <w:r w:rsidR="00C10C4B">
        <w:t xml:space="preserve"> 20 times higher in some areas of China.</w:t>
      </w:r>
      <w:r w:rsidR="00C10C4B">
        <w:fldChar w:fldCharType="begin" w:fldLock="1"/>
      </w:r>
      <w:r w:rsidR="00505F48">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rsidR="00C10C4B">
        <w:fldChar w:fldCharType="separate"/>
      </w:r>
      <w:r w:rsidR="00C10C4B" w:rsidRPr="00C10C4B">
        <w:rPr>
          <w:noProof/>
          <w:vertAlign w:val="superscript"/>
        </w:rPr>
        <w:t>5</w:t>
      </w:r>
      <w:r w:rsidR="00C10C4B">
        <w:fldChar w:fldCharType="end"/>
      </w:r>
      <w:r w:rsidR="00C10C4B">
        <w:t xml:space="preserve"> </w:t>
      </w:r>
      <w:r w:rsidR="007038CF">
        <w:t>In the United States, there are around 1,500 babies born with spina bifida each year,</w:t>
      </w:r>
      <w:r w:rsidR="00836BE7">
        <w:fldChar w:fldCharType="begin" w:fldLock="1"/>
      </w:r>
      <w:r w:rsidR="003754BF">
        <w:instrText>ADDIN CSL_CITATION { "citationItems" : [ { "id" : "ITEM-1", "itemData" : { "URL" : "https://www.cdc.gov/ncbddd/spinabifida/data.html", "accessed" : { "date-parts" : [ [ "2017", "3", "22" ] ] }, "author" : [ { "dropping-particle" : "", "family" : "Centers for Disease Control and Prevention.", "given" : "", "non-dropping-particle" : "", "parse-names" : false, "suffix" : "" } ], "id" : "ITEM-1", "issued" : { "date-parts" : [ [ "2016" ] ] }, "title" : "Data and Statistics | Spina Bifida | NCBDDD | CDC", "type" : "webpage" }, "uris" : [ "http://www.mendeley.com/documents/?uuid=ce04bde8-bb28-3ab6-8382-0a02525f6b43" ] } ], "mendeley" : { "formattedCitation" : "&lt;sup&gt;6&lt;/sup&gt;", "plainTextFormattedCitation" : "6", "previouslyFormattedCitation" : "&lt;sup&gt;6&lt;/sup&gt;" }, "properties" : { "noteIndex" : 0 }, "schema" : "https://github.com/citation-style-language/schema/raw/master/csl-citation.json" }</w:instrText>
      </w:r>
      <w:r w:rsidR="00836BE7">
        <w:fldChar w:fldCharType="separate"/>
      </w:r>
      <w:r w:rsidR="00836BE7" w:rsidRPr="00836BE7">
        <w:rPr>
          <w:noProof/>
          <w:vertAlign w:val="superscript"/>
        </w:rPr>
        <w:t>6</w:t>
      </w:r>
      <w:r w:rsidR="00836BE7">
        <w:fldChar w:fldCharType="end"/>
      </w:r>
      <w:r w:rsidR="007038CF">
        <w:t xml:space="preserve"> but e</w:t>
      </w:r>
      <w:r w:rsidR="003755AD">
        <w:t xml:space="preserve">stimates of </w:t>
      </w:r>
      <w:r w:rsidR="007038CF">
        <w:t xml:space="preserve">NTDs </w:t>
      </w:r>
      <w:r w:rsidR="003755AD">
        <w:t>worldwide</w:t>
      </w:r>
      <w:r w:rsidR="007038CF">
        <w:t xml:space="preserve"> are as high as </w:t>
      </w:r>
      <w:r w:rsidR="00505F48">
        <w:t>140,000 cases per year.</w:t>
      </w:r>
      <w:r w:rsidR="00505F48">
        <w:fldChar w:fldCharType="begin" w:fldLock="1"/>
      </w:r>
      <w:r w:rsidR="00836BE7">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rsidR="00505F48">
        <w:fldChar w:fldCharType="separate"/>
      </w:r>
      <w:r w:rsidR="00505F48" w:rsidRPr="00505F48">
        <w:rPr>
          <w:noProof/>
          <w:vertAlign w:val="superscript"/>
        </w:rPr>
        <w:t>5</w:t>
      </w:r>
      <w:r w:rsidR="00505F48">
        <w:fldChar w:fldCharType="end"/>
      </w:r>
      <w:r w:rsidR="001D67FF">
        <w:t xml:space="preserve"> Within</w:t>
      </w:r>
      <w:r w:rsidR="00B342A1">
        <w:t xml:space="preserve"> the U.S., differences have been observed between racial groups as well, as </w:t>
      </w:r>
      <w:r w:rsidR="00B95B93">
        <w:t>Hispanics have a higher spina bifida prevalence</w:t>
      </w:r>
      <w:r w:rsidR="00BD0CC9">
        <w:t xml:space="preserve"> than non-Hispanic whites, whose prevalence is also higher than African Americans.</w:t>
      </w:r>
      <w:r w:rsidR="00BD0CC9">
        <w:fldChar w:fldCharType="begin" w:fldLock="1"/>
      </w:r>
      <w:r w:rsidR="00C10C4B">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rsidR="00BD0CC9">
        <w:fldChar w:fldCharType="separate"/>
      </w:r>
      <w:r w:rsidR="00154248" w:rsidRPr="00154248">
        <w:rPr>
          <w:noProof/>
          <w:vertAlign w:val="superscript"/>
        </w:rPr>
        <w:t>5</w:t>
      </w:r>
      <w:r w:rsidR="00BD0CC9">
        <w:fldChar w:fldCharType="end"/>
      </w:r>
      <w:r w:rsidR="00BD0CC9">
        <w:t xml:space="preserve"> </w:t>
      </w:r>
      <w:r w:rsidR="00A97DB1">
        <w:t xml:space="preserve">Out of the three types of spina bifida, myelomeningocele is </w:t>
      </w:r>
      <w:r w:rsidR="001E6E97">
        <w:t>the most common, ac</w:t>
      </w:r>
      <w:r w:rsidR="00643942">
        <w:t>counting for more than 90% of spina bifida</w:t>
      </w:r>
      <w:r w:rsidR="001E6E97">
        <w:t xml:space="preserve"> cases.</w:t>
      </w:r>
      <w:r w:rsidR="001E6E97">
        <w:fldChar w:fldCharType="begin" w:fldLock="1"/>
      </w:r>
      <w:r w:rsidR="00B82D76">
        <w:instrText>ADDIN CSL_CITATION { "citationItems" : [ { "id" : "ITEM-1", "itemData" : { "DOI" : "10.1002/ddrr.93", "ISSN" : "1940-5529", "PMID" : "20419766", "abstract" : "The worldwide incidence of neural tube defects (NTDs) ranges from 1.0 to 10.0 per 1,000 births with almost equal frequencies between two major categories: anencephaly and spina bifida (SB). Epidemiological studies have provided valuable insight for (a) researchers to identify nongenetic and genetic factors contributing to etiology, (b) public health officials to design and implement policies to prevent NTD pregnancies, and (c) individuals to take precautions to reduce the chance of having an NTD-affected pregnancy. Despite extensive research, our knowledge of the genetic etiology of human NTDs is limited. Although more than 200 small animal models with NTDs exist, most of these models do not replicate the human disease phenotype. Over a hundred candidate genes have been examined for risk association to human SB. The candidate genes studied include those important in folic acid metabolism, glucose metabolism, retinoid metabolism, and apoptosis. Many genes that regulate transcription in early embryogenesis and maintain planar cell polarity have also been tested as candidates. Additionally, genes identified through mouse models of NTDs have been explored as candidates. We do not know how many genes in the human genome may confer risk for NTDs in human. Less than 20% of the studied candidate genes have been determined to confer even a minor effect on risk association. Many studies have provided conflicting conclusions due to limitations in study design that potentially affect the power of statistical analysis. Future directions such as genomewide association studies (GWAS) and whole exome or even whole genome sequencing are discussed as possible avenues to identify genes that affect risk for human NTDs.", "author" : [ { "dropping-particle" : "", "family" : "Au", "given" : "Kit Sing", "non-dropping-particle" : "", "parse-names" : false, "suffix" : "" }, { "dropping-particle" : "", "family" : "Ashley-Koch", "given" : "Allison", "non-dropping-particle" : "", "parse-names" : false, "suffix" : "" }, { "dropping-particle" : "", "family" : "Northrup", "given" : "Hope", "non-dropping-particle" : "", "parse-names" : false, "suffix" : "" } ], "container-title" : "Developmental disabilities research reviews", "id" : "ITEM-1", "issue" : "1", "issued" : { "date-parts" : [ [ "2010" ] ] }, "page" : "6-15", "publisher" : "NIH Public Access", "title" : "Epidemiologic and genetic aspects of spina bifida and other neural tube defects.", "type" : "article-journal", "volume" : "16" }, "uris" : [ "http://www.mendeley.com/documents/?uuid=0acca7c0-c3e6-35da-a0ad-071c06927a2f" ] } ], "mendeley" : { "formattedCitation" : "&lt;sup&gt;4&lt;/sup&gt;", "plainTextFormattedCitation" : "4", "previouslyFormattedCitation" : "&lt;sup&gt;4&lt;/sup&gt;" }, "properties" : { "noteIndex" : 0 }, "schema" : "https://github.com/citation-style-language/schema/raw/master/csl-citation.json" }</w:instrText>
      </w:r>
      <w:r w:rsidR="001E6E97">
        <w:fldChar w:fldCharType="separate"/>
      </w:r>
      <w:r w:rsidR="001E6E97" w:rsidRPr="001E6E97">
        <w:rPr>
          <w:noProof/>
          <w:vertAlign w:val="superscript"/>
        </w:rPr>
        <w:t>4</w:t>
      </w:r>
      <w:r w:rsidR="001E6E97">
        <w:fldChar w:fldCharType="end"/>
      </w:r>
    </w:p>
    <w:p w14:paraId="62716F26" w14:textId="77777777" w:rsidR="00F14C66" w:rsidRDefault="00F14C66" w:rsidP="00550841">
      <w:pPr>
        <w:rPr>
          <w:b/>
        </w:rPr>
      </w:pPr>
    </w:p>
    <w:p w14:paraId="34C1F340" w14:textId="09F80AAA" w:rsidR="00550841" w:rsidRPr="002E0BC9" w:rsidRDefault="00550841" w:rsidP="00550841">
      <w:pPr>
        <w:rPr>
          <w:b/>
        </w:rPr>
      </w:pPr>
      <w:r w:rsidRPr="002E0BC9">
        <w:rPr>
          <w:b/>
        </w:rPr>
        <w:t>Pathology</w:t>
      </w:r>
      <w:r w:rsidR="00430199">
        <w:rPr>
          <w:b/>
        </w:rPr>
        <w:t xml:space="preserve"> of MMC</w:t>
      </w:r>
    </w:p>
    <w:p w14:paraId="0F9DAE0D" w14:textId="77777777" w:rsidR="00550841" w:rsidRDefault="00550841" w:rsidP="00550841">
      <w:r>
        <w:rPr>
          <w:b/>
        </w:rPr>
        <w:tab/>
      </w:r>
      <w:r>
        <w:t>Because the neural tube fails to close in the embryonic spinal region, the open neural tube is exposed to the amniotic fluid environment.</w:t>
      </w:r>
      <w:r>
        <w:fldChar w:fldCharType="begin" w:fldLock="1"/>
      </w:r>
      <w:r w:rsidR="00C10C4B">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154248" w:rsidRPr="00154248">
        <w:rPr>
          <w:noProof/>
          <w:vertAlign w:val="superscript"/>
        </w:rPr>
        <w:t>5</w:t>
      </w:r>
      <w:r>
        <w:fldChar w:fldCharType="end"/>
      </w:r>
      <w:r>
        <w:t xml:space="preserve"> At the beginning, the bifid </w:t>
      </w:r>
      <w:proofErr w:type="spellStart"/>
      <w:r>
        <w:t>neuroepithelium</w:t>
      </w:r>
      <w:proofErr w:type="spellEnd"/>
      <w:r>
        <w:t xml:space="preserve"> experiences relatively normal neural differentiation, with development of spinal sensory and motor function distal to the level of the lesion.</w:t>
      </w:r>
      <w:r>
        <w:fldChar w:fldCharType="begin" w:fldLock="1"/>
      </w:r>
      <w:r w:rsidR="00C10C4B">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154248" w:rsidRPr="00154248">
        <w:rPr>
          <w:noProof/>
          <w:vertAlign w:val="superscript"/>
        </w:rPr>
        <w:t>5</w:t>
      </w:r>
      <w:r>
        <w:fldChar w:fldCharType="end"/>
      </w:r>
      <w:r>
        <w:t xml:space="preserve"> However, neurons die due to toxicity of the amniotic fluid and the exposed spinal cord becomes hemorrhagic as gestation continues.</w:t>
      </w:r>
      <w:r>
        <w:fldChar w:fldCharType="begin" w:fldLock="1"/>
      </w:r>
      <w:r w:rsidR="00C10C4B">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154248" w:rsidRPr="00154248">
        <w:rPr>
          <w:noProof/>
          <w:vertAlign w:val="superscript"/>
        </w:rPr>
        <w:t>5</w:t>
      </w:r>
      <w:r>
        <w:fldChar w:fldCharType="end"/>
      </w:r>
      <w:r>
        <w:t xml:space="preserve"> Axonal connections end up being interrupted and the result is a loss of function.</w:t>
      </w:r>
      <w:r>
        <w:fldChar w:fldCharType="begin" w:fldLock="1"/>
      </w:r>
      <w:r w:rsidR="00C10C4B">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154248" w:rsidRPr="00154248">
        <w:rPr>
          <w:noProof/>
          <w:vertAlign w:val="superscript"/>
        </w:rPr>
        <w:t>5</w:t>
      </w:r>
      <w:r>
        <w:fldChar w:fldCharType="end"/>
      </w:r>
      <w:r>
        <w:t xml:space="preserve"> Because of this, MMC is considered to be a “two-hit” process, with an initial failed neural tube closure and subsequent </w:t>
      </w:r>
      <w:proofErr w:type="spellStart"/>
      <w:r>
        <w:t>neurodegeneration</w:t>
      </w:r>
      <w:proofErr w:type="spellEnd"/>
      <w:r>
        <w:t xml:space="preserve"> in utero.</w:t>
      </w:r>
      <w:r>
        <w:fldChar w:fldCharType="begin" w:fldLock="1"/>
      </w:r>
      <w:r w:rsidR="00C10C4B">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154248" w:rsidRPr="00154248">
        <w:rPr>
          <w:noProof/>
          <w:vertAlign w:val="superscript"/>
        </w:rPr>
        <w:t>5</w:t>
      </w:r>
      <w:r>
        <w:fldChar w:fldCharType="end"/>
      </w:r>
      <w:r>
        <w:t xml:space="preserve"> </w:t>
      </w:r>
    </w:p>
    <w:p w14:paraId="2F2AED5C" w14:textId="3C460DF2" w:rsidR="007A25B3" w:rsidRPr="00C21A61" w:rsidRDefault="007A25B3" w:rsidP="00550841">
      <w:r>
        <w:tab/>
      </w:r>
      <w:r w:rsidR="00013339">
        <w:t>Both genetic and non-genetic factors co</w:t>
      </w:r>
      <w:r w:rsidR="005613B3">
        <w:t>ntribute to neural tube defects.</w:t>
      </w:r>
      <w:r w:rsidR="00013339">
        <w:t xml:space="preserve"> </w:t>
      </w:r>
      <w:r w:rsidR="005613B3">
        <w:t>H</w:t>
      </w:r>
      <w:r w:rsidR="00FF57FC">
        <w:t xml:space="preserve">eritability </w:t>
      </w:r>
      <w:r w:rsidR="005613B3">
        <w:t xml:space="preserve">is </w:t>
      </w:r>
      <w:r w:rsidR="000F4748">
        <w:t>estimated at 60-70%</w:t>
      </w:r>
      <w:r w:rsidR="00C20983">
        <w:t>, with the highest risk factor for spina bifida being a history of previous affected pregnancy with the same partner.</w:t>
      </w:r>
      <w:r w:rsidR="00E22051">
        <w:fldChar w:fldCharType="begin" w:fldLock="1"/>
      </w:r>
      <w:r w:rsidR="001E6E97">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id" : "ITEM-2", "itemData" : { "DOI" : "10.1016/S0140-6736(04)17445-X", "ISSN" : "01406736", "PMID" : "15555669", "abstract" : "Spina bifida results from failure of fusion of the caudal neural tube, and is one of the most common malformations of human structure. The causes of this disorder are heterogeneous and include chromosome abnormalities, single gene disorders, and teratogenic exposures. However, the cause is not known in most cases. Up to 70% of spina bifida cases can be prevented by maternal, periconceptional folic acid supplementation. The mechanism underlying this protective effect is unknown, but it is likely to include genes that regulate folate transport and metabolism. Individuals with spina bifida need both surgical and medical management. Although surgical closure of the malformation is generally done in the neonatal period, a randomised clinical trial to assess in utero closure of spina bifida has been initiated in the USA. Medical management is a lifelong necessity for individuals with spina bifida, and should be provided by a multidisciplinary team.", "author" : [ { "dropping-particle" : "", "family" : "Mitchell", "given" : "Laura E", "non-dropping-particle" : "", "parse-names" : false, "suffix" : "" }, { "dropping-particle" : "", "family" : "Adzick", "given" : "N Scott", "non-dropping-particle" : "", "parse-names" : false, "suffix" : "" }, { "dropping-particle" : "", "family" : "Melchionne", "given" : "Jeanne", "non-dropping-particle" : "", "parse-names" : false, "suffix" : "" }, { "dropping-particle" : "", "family" : "Pasquariello", "given" : "Patrick S", "non-dropping-particle" : "", "parse-names" : false, "suffix" : "" }, { "dropping-particle" : "", "family" : "Sutton", "given" : "Leslie N", "non-dropping-particle" : "", "parse-names" : false, "suffix" : "" }, { "dropping-particle" : "", "family" : "Whitehead", "given" : "Alexander S", "non-dropping-particle" : "", "parse-names" : false, "suffix" : "" } ], "container-title" : "The Lancet", "id" : "ITEM-2", "issue" : "9448", "issued" : { "date-parts" : [ [ "2004", "11" ] ] }, "page" : "1885-1895", "title" : "Spina bifida", "type" : "article-journal", "volume" : "364" }, "uris" : [ "http://www.mendeley.com/documents/?uuid=4560b1d2-7326-3857-9b49-972390555520" ] } ], "mendeley" : { "formattedCitation" : "&lt;sup&gt;1,5&lt;/sup&gt;", "plainTextFormattedCitation" : "1,5", "previouslyFormattedCitation" : "&lt;sup&gt;1,5&lt;/sup&gt;" }, "properties" : { "noteIndex" : 0 }, "schema" : "https://github.com/citation-style-language/schema/raw/master/csl-citation.json" }</w:instrText>
      </w:r>
      <w:r w:rsidR="00E22051">
        <w:fldChar w:fldCharType="separate"/>
      </w:r>
      <w:r w:rsidR="00E22051" w:rsidRPr="00E22051">
        <w:rPr>
          <w:noProof/>
          <w:vertAlign w:val="superscript"/>
        </w:rPr>
        <w:t>1,5</w:t>
      </w:r>
      <w:r w:rsidR="00E22051">
        <w:fldChar w:fldCharType="end"/>
      </w:r>
      <w:r w:rsidR="00E22051">
        <w:t xml:space="preserve"> F</w:t>
      </w:r>
      <w:r w:rsidR="000F4748">
        <w:t xml:space="preserve">ew genes have been identified, despite </w:t>
      </w:r>
      <w:r w:rsidR="003754BF">
        <w:t>extensive research in</w:t>
      </w:r>
      <w:r w:rsidR="000F4748">
        <w:t xml:space="preserve"> mouse models.</w:t>
      </w:r>
      <w:r w:rsidR="003754BF">
        <w:fldChar w:fldCharType="begin" w:fldLock="1"/>
      </w:r>
      <w:r w:rsidR="00E22051">
        <w:instrText>ADDIN CSL_CITATION { "citationItems" : [ { "id" : "ITEM-1", "itemData" : { "DOI" : "10.1002/ddrr.93", "ISSN" : "1940-5529", "PMID" : "20419766", "abstract" : "The worldwide incidence of neural tube defects (NTDs) ranges from 1.0 to 10.0 per 1,000 births with almost equal frequencies between two major categories: anencephaly and spina bifida (SB). Epidemiological studies have provided valuable insight for (a) researchers to identify nongenetic and genetic factors contributing to etiology, (b) public health officials to design and implement policies to prevent NTD pregnancies, and (c) individuals to take precautions to reduce the chance of having an NTD-affected pregnancy. Despite extensive research, our knowledge of the genetic etiology of human NTDs is limited. Although more than 200 small animal models with NTDs exist, most of these models do not replicate the human disease phenotype. Over a hundred candidate genes have been examined for risk association to human SB. The candidate genes studied include those important in folic acid metabolism, glucose metabolism, retinoid metabolism, and apoptosis. Many genes that regulate transcription in early embryogenesis and maintain planar cell polarity have also been tested as candidates. Additionally, genes identified through mouse models of NTDs have been explored as candidates. We do not know how many genes in the human genome may confer risk for NTDs in human. Less than 20% of the studied candidate genes have been determined to confer even a minor effect on risk association. Many studies have provided conflicting conclusions due to limitations in study design that potentially affect the power of statistical analysis. Future directions such as genomewide association studies (GWAS) and whole exome or even whole genome sequencing are discussed as possible avenues to identify genes that affect risk for human NTDs.", "author" : [ { "dropping-particle" : "", "family" : "Au", "given" : "Kit Sing", "non-dropping-particle" : "", "parse-names" : false, "suffix" : "" }, { "dropping-particle" : "", "family" : "Ashley-Koch", "given" : "Allison", "non-dropping-particle" : "", "parse-names" : false, "suffix" : "" }, { "dropping-particle" : "", "family" : "Northrup", "given" : "Hope", "non-dropping-particle" : "", "parse-names" : false, "suffix" : "" } ], "container-title" : "Developmental disabilities research reviews", "id" : "ITEM-1", "issue" : "1", "issued" : { "date-parts" : [ [ "2010" ] ] }, "page" : "6-15", "publisher" : "NIH Public Access", "title" : "Epidemiologic and genetic aspects of spina bifida and other neural tube defects.", "type" : "article-journal", "volume" : "16" }, "uris" : [ "http://www.mendeley.com/documents/?uuid=0acca7c0-c3e6-35da-a0ad-071c06927a2f" ] }, { "id" : "ITEM-2",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2", "issued" : { "date-parts" : [ [ "2015", "4", "30" ] ] }, "page" : "15007", "title" : "Spina bifida", "type" : "article-journal", "volume" : "1" }, "uris" : [ "http://www.mendeley.com/documents/?uuid=a439125b-025b-3b86-b431-5c73647a026d" ] } ], "mendeley" : { "formattedCitation" : "&lt;sup&gt;4,5&lt;/sup&gt;", "plainTextFormattedCitation" : "4,5", "previouslyFormattedCitation" : "&lt;sup&gt;4,5&lt;/sup&gt;" }, "properties" : { "noteIndex" : 0 }, "schema" : "https://github.com/citation-style-language/schema/raw/master/csl-citation.json" }</w:instrText>
      </w:r>
      <w:r w:rsidR="003754BF">
        <w:fldChar w:fldCharType="separate"/>
      </w:r>
      <w:r w:rsidR="003754BF" w:rsidRPr="003754BF">
        <w:rPr>
          <w:noProof/>
          <w:vertAlign w:val="superscript"/>
        </w:rPr>
        <w:t>4,5</w:t>
      </w:r>
      <w:r w:rsidR="003754BF">
        <w:fldChar w:fldCharType="end"/>
      </w:r>
      <w:r w:rsidR="000F4748">
        <w:t xml:space="preserve"> </w:t>
      </w:r>
      <w:r w:rsidR="001C79A6">
        <w:t xml:space="preserve">Other </w:t>
      </w:r>
      <w:r w:rsidR="00FE6DF7">
        <w:t xml:space="preserve">established </w:t>
      </w:r>
      <w:r w:rsidR="001C79A6">
        <w:t>risk</w:t>
      </w:r>
      <w:r w:rsidR="00FE6DF7">
        <w:t xml:space="preserve"> factor</w:t>
      </w:r>
      <w:r w:rsidR="001C79A6">
        <w:t xml:space="preserve">s </w:t>
      </w:r>
      <w:r w:rsidR="00B04F32">
        <w:t xml:space="preserve">for spina bifida </w:t>
      </w:r>
      <w:r w:rsidR="001C79A6">
        <w:t xml:space="preserve">include inadequate maternal intake of folic acid, </w:t>
      </w:r>
      <w:proofErr w:type="spellStart"/>
      <w:r w:rsidR="001C79A6">
        <w:t>pregestational</w:t>
      </w:r>
      <w:proofErr w:type="spellEnd"/>
      <w:r w:rsidR="001C79A6">
        <w:t xml:space="preserve"> maternal diabetes, and </w:t>
      </w:r>
      <w:r w:rsidR="00984E00">
        <w:t xml:space="preserve">in-utero exposure to anticonvulsant drugs such as </w:t>
      </w:r>
      <w:proofErr w:type="spellStart"/>
      <w:r w:rsidR="00984E00">
        <w:t>valproic</w:t>
      </w:r>
      <w:proofErr w:type="spellEnd"/>
      <w:r w:rsidR="00984E00">
        <w:t xml:space="preserve"> acid or carbamazepine.</w:t>
      </w:r>
      <w:r w:rsidR="00B8237F">
        <w:fldChar w:fldCharType="begin" w:fldLock="1"/>
      </w:r>
      <w:r w:rsidR="00154248">
        <w:instrText>ADDIN CSL_CITATION { "citationItems" : [ { "id" : "ITEM-1", "itemData" : { "DOI" : "10.1016/S0140-6736(04)17445-X", "ISSN" : "01406736", "PMID" : "15555669", "abstract" : "Spina bifida results from failure of fusion of the caudal neural tube, and is one of the most common malformations of human structure. The causes of this disorder are heterogeneous and include chromosome abnormalities, single gene disorders, and teratogenic exposures. However, the cause is not known in most cases. Up to 70% of spina bifida cases can be prevented by maternal, periconceptional folic acid supplementation. The mechanism underlying this protective effect is unknown, but it is likely to include genes that regulate folate transport and metabolism. Individuals with spina bifida need both surgical and medical management. Although surgical closure of the malformation is generally done in the neonatal period, a randomised clinical trial to assess in utero closure of spina bifida has been initiated in the USA. Medical management is a lifelong necessity for individuals with spina bifida, and should be provided by a multidisciplinary team.", "author" : [ { "dropping-particle" : "", "family" : "Mitchell", "given" : "Laura E", "non-dropping-particle" : "", "parse-names" : false, "suffix" : "" }, { "dropping-particle" : "", "family" : "Adzick", "given" : "N Scott", "non-dropping-particle" : "", "parse-names" : false, "suffix" : "" }, { "dropping-particle" : "", "family" : "Melchionne", "given" : "Jeanne", "non-dropping-particle" : "", "parse-names" : false, "suffix" : "" }, { "dropping-particle" : "", "family" : "Pasquariello", "given" : "Patrick S", "non-dropping-particle" : "", "parse-names" : false, "suffix" : "" }, { "dropping-particle" : "", "family" : "Sutton", "given" : "Leslie N", "non-dropping-particle" : "", "parse-names" : false, "suffix" : "" }, { "dropping-particle" : "", "family" : "Whitehead", "given" : "Alexander S", "non-dropping-particle" : "", "parse-names" : false, "suffix" : "" } ], "container-title" : "The Lancet", "id" : "ITEM-1", "issue" : "9448", "issued" : { "date-parts" : [ [ "2004", "11" ] ] }, "page" : "1885-1895", "title" : "Spina bifida", "type" : "article-journal", "volume" : "364" }, "uris" : [ "http://www.mendeley.com/documents/?uuid=4560b1d2-7326-3857-9b49-972390555520" ] } ], "mendeley" : { "formattedCitation" : "&lt;sup&gt;1&lt;/sup&gt;", "plainTextFormattedCitation" : "1", "previouslyFormattedCitation" : "&lt;sup&gt;1&lt;/sup&gt;" }, "properties" : { "noteIndex" : 0 }, "schema" : "https://github.com/citation-style-language/schema/raw/master/csl-citation.json" }</w:instrText>
      </w:r>
      <w:r w:rsidR="00B8237F">
        <w:fldChar w:fldCharType="separate"/>
      </w:r>
      <w:r w:rsidR="00B8237F" w:rsidRPr="00B8237F">
        <w:rPr>
          <w:noProof/>
          <w:vertAlign w:val="superscript"/>
        </w:rPr>
        <w:t>1</w:t>
      </w:r>
      <w:r w:rsidR="00B8237F">
        <w:fldChar w:fldCharType="end"/>
      </w:r>
      <w:r w:rsidR="00984E00">
        <w:t xml:space="preserve"> </w:t>
      </w:r>
    </w:p>
    <w:p w14:paraId="1CE0A496" w14:textId="77777777" w:rsidR="00550841" w:rsidRPr="002E0BC9" w:rsidRDefault="00550841" w:rsidP="00550841">
      <w:pPr>
        <w:rPr>
          <w:b/>
        </w:rPr>
      </w:pPr>
    </w:p>
    <w:p w14:paraId="2472D5F6" w14:textId="2C8AA882" w:rsidR="00DD3A27" w:rsidRDefault="00DD3A27" w:rsidP="00550841">
      <w:pPr>
        <w:rPr>
          <w:b/>
        </w:rPr>
      </w:pPr>
      <w:r>
        <w:rPr>
          <w:b/>
        </w:rPr>
        <w:t>APTA Guide Patterns</w:t>
      </w:r>
    </w:p>
    <w:p w14:paraId="19DF430F" w14:textId="1E4D2C73" w:rsidR="00DD3A27" w:rsidRPr="00DD3A27" w:rsidRDefault="00DD3A27" w:rsidP="00DD3A27">
      <w:pPr>
        <w:rPr>
          <w:highlight w:val="yellow"/>
        </w:rPr>
      </w:pPr>
      <w:r w:rsidRPr="00DD3A27">
        <w:t xml:space="preserve">The </w:t>
      </w:r>
      <w:r w:rsidRPr="00DD3A27">
        <w:rPr>
          <w:i/>
        </w:rPr>
        <w:t>APTA Guide to Physical Therapist Practice</w:t>
      </w:r>
      <w:r w:rsidRPr="00DD3A27">
        <w:t xml:space="preserve"> identifies </w:t>
      </w:r>
      <w:r w:rsidR="00C90145">
        <w:t>two</w:t>
      </w:r>
      <w:r w:rsidRPr="00DD3A27">
        <w:t xml:space="preserve"> practice patterns related to individuals with </w:t>
      </w:r>
      <w:r>
        <w:t>spina bifida</w:t>
      </w:r>
      <w:r w:rsidRPr="00C90145">
        <w:t xml:space="preserve">: </w:t>
      </w:r>
    </w:p>
    <w:p w14:paraId="40A2E8F7" w14:textId="78AFD9E5" w:rsidR="000A0465" w:rsidRPr="00AD43C1" w:rsidRDefault="000A0465" w:rsidP="00AE0286">
      <w:pPr>
        <w:ind w:left="360"/>
      </w:pPr>
      <w:r w:rsidRPr="00AD43C1">
        <w:lastRenderedPageBreak/>
        <w:t>5B</w:t>
      </w:r>
      <w:r w:rsidR="00AD43C1">
        <w:t xml:space="preserve">: </w:t>
      </w:r>
      <w:r w:rsidR="00010472">
        <w:t>Impaired Neuromotor Development</w:t>
      </w:r>
      <w:r w:rsidR="0056533D">
        <w:fldChar w:fldCharType="begin" w:fldLock="1"/>
      </w:r>
      <w:r w:rsidR="00706AEF">
        <w:instrText>ADDIN CSL_CITATION { "citationItems" : [ { "id" : "ITEM-1", "itemData" : { "author" : [ { "dropping-particle" : "", "family" : "APTA", "given" : "", "non-dropping-particle" : "", "parse-names" : false, "suffix" : "" } ], "edition" : "2nd ed", "id" : "ITEM-1", "issued" : { "date-parts" : [ [ "2001" ] ] }, "publisher" : "American Physical Therapy Association", "publisher-place" : "Alexandria, VA", "title" : "Guide to Physical Therapist Practice", "type" : "book" }, "uris" : [ "http://www.mendeley.com/documents/?uuid=6c16312c-df52-4ef4-a577-4a5f6a1d192a" ] } ], "mendeley" : { "formattedCitation" : "&lt;sup&gt;7&lt;/sup&gt;", "plainTextFormattedCitation" : "7", "previouslyFormattedCitation" : "&lt;sup&gt;7&lt;/sup&gt;" }, "properties" : { "noteIndex" : 0 }, "schema" : "https://github.com/citation-style-language/schema/raw/master/csl-citation.json" }</w:instrText>
      </w:r>
      <w:r w:rsidR="0056533D">
        <w:fldChar w:fldCharType="separate"/>
      </w:r>
      <w:r w:rsidR="0056533D" w:rsidRPr="0056533D">
        <w:rPr>
          <w:noProof/>
          <w:vertAlign w:val="superscript"/>
        </w:rPr>
        <w:t>7</w:t>
      </w:r>
      <w:r w:rsidR="0056533D">
        <w:fldChar w:fldCharType="end"/>
      </w:r>
    </w:p>
    <w:p w14:paraId="5E6F40F7" w14:textId="7DF292D8" w:rsidR="00DD3A27" w:rsidRPr="00AD43C1" w:rsidRDefault="00FD2EB1" w:rsidP="00AE0286">
      <w:pPr>
        <w:ind w:left="810" w:hanging="450"/>
      </w:pPr>
      <w:r w:rsidRPr="00AD43C1">
        <w:t>5C</w:t>
      </w:r>
      <w:r w:rsidR="00AD43C1">
        <w:t xml:space="preserve">: </w:t>
      </w:r>
      <w:r w:rsidR="000C3A82">
        <w:t>Impaired Motor Function and Sensory Integrity Associated with Nonprogressive Disorders of the Central Nervous System – Congenital Origin or Acquired in Infancy or Childhood</w:t>
      </w:r>
      <w:r w:rsidR="00F85CBD">
        <w:fldChar w:fldCharType="begin" w:fldLock="1"/>
      </w:r>
      <w:r w:rsidR="0056533D">
        <w:instrText>ADDIN CSL_CITATION { "citationItems" : [ { "id" : "ITEM-1", "itemData" : { "author" : [ { "dropping-particle" : "", "family" : "APTA", "given" : "", "non-dropping-particle" : "", "parse-names" : false, "suffix" : "" } ], "edition" : "2nd ed", "id" : "ITEM-1", "issued" : { "date-parts" : [ [ "2001" ] ] }, "publisher" : "American Physical Therapy Association", "publisher-place" : "Alexandria, VA", "title" : "Guide to Physical Therapist Practice", "type" : "book" }, "uris" : [ "http://www.mendeley.com/documents/?uuid=6c16312c-df52-4ef4-a577-4a5f6a1d192a" ] } ], "mendeley" : { "formattedCitation" : "&lt;sup&gt;7&lt;/sup&gt;", "plainTextFormattedCitation" : "7", "previouslyFormattedCitation" : "&lt;sup&gt;7&lt;/sup&gt;" }, "properties" : { "noteIndex" : 0 }, "schema" : "https://github.com/citation-style-language/schema/raw/master/csl-citation.json" }</w:instrText>
      </w:r>
      <w:r w:rsidR="00F85CBD">
        <w:fldChar w:fldCharType="separate"/>
      </w:r>
      <w:r w:rsidR="00F85CBD" w:rsidRPr="00F85CBD">
        <w:rPr>
          <w:noProof/>
          <w:vertAlign w:val="superscript"/>
        </w:rPr>
        <w:t>7</w:t>
      </w:r>
      <w:r w:rsidR="00F85CBD">
        <w:fldChar w:fldCharType="end"/>
      </w:r>
    </w:p>
    <w:p w14:paraId="0F941D3F" w14:textId="77777777" w:rsidR="00D72C70" w:rsidRDefault="00D72C70" w:rsidP="00550841">
      <w:pPr>
        <w:rPr>
          <w:b/>
        </w:rPr>
      </w:pPr>
    </w:p>
    <w:p w14:paraId="7116D0E0" w14:textId="77777777" w:rsidR="00550841" w:rsidRDefault="00550841" w:rsidP="00550841">
      <w:pPr>
        <w:rPr>
          <w:b/>
        </w:rPr>
      </w:pPr>
      <w:r w:rsidRPr="002E0BC9">
        <w:rPr>
          <w:b/>
        </w:rPr>
        <w:t>Body Functions/Structures</w:t>
      </w:r>
    </w:p>
    <w:p w14:paraId="0750B6F6" w14:textId="2CCD7E28" w:rsidR="00432D3F" w:rsidRDefault="00EA1238" w:rsidP="00550841">
      <w:r>
        <w:t xml:space="preserve">The impairments and resulting effects on body structure and function </w:t>
      </w:r>
      <w:r w:rsidR="001021B4">
        <w:t>in lumbosacral myelomeningocele vary a</w:t>
      </w:r>
      <w:r w:rsidR="0072353D">
        <w:t xml:space="preserve">ccording to spinal lesion level, as well as </w:t>
      </w:r>
      <w:r w:rsidR="001021B4">
        <w:t>secondary complications</w:t>
      </w:r>
      <w:r w:rsidR="0072353D">
        <w:t xml:space="preserve"> presenting in the following systems:</w:t>
      </w:r>
      <w:r w:rsidR="001021B4">
        <w:t xml:space="preserve"> </w:t>
      </w:r>
      <w:r>
        <w:t xml:space="preserve"> </w:t>
      </w:r>
    </w:p>
    <w:p w14:paraId="626D8079" w14:textId="77777777" w:rsidR="00C054BA" w:rsidRPr="00432D3F" w:rsidRDefault="00C054BA" w:rsidP="00550841"/>
    <w:p w14:paraId="1DE687C9" w14:textId="6FF65974" w:rsidR="00C054BA" w:rsidRDefault="00273AAA" w:rsidP="00141656">
      <w:pPr>
        <w:pStyle w:val="ListParagraph"/>
        <w:numPr>
          <w:ilvl w:val="0"/>
          <w:numId w:val="3"/>
        </w:numPr>
      </w:pPr>
      <w:r>
        <w:rPr>
          <w:i/>
        </w:rPr>
        <w:t>Musculoskeletal:</w:t>
      </w:r>
      <w:r w:rsidR="001C6CAC" w:rsidRPr="001C6CAC">
        <w:t xml:space="preserve"> Asymmetrical motor loss below the level of the lesion is common.</w:t>
      </w:r>
      <w:r w:rsidR="001C6CAC" w:rsidRPr="001C6CAC">
        <w:fldChar w:fldCharType="begin" w:fldLock="1"/>
      </w:r>
      <w:r w:rsidR="001C6CAC" w:rsidRPr="001C6CAC">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1C6CAC" w:rsidRPr="001C6CAC">
        <w:fldChar w:fldCharType="separate"/>
      </w:r>
      <w:r w:rsidR="001C6CAC" w:rsidRPr="001C6CAC">
        <w:rPr>
          <w:noProof/>
          <w:vertAlign w:val="superscript"/>
        </w:rPr>
        <w:t>8</w:t>
      </w:r>
      <w:r w:rsidR="001C6CAC" w:rsidRPr="001C6CAC">
        <w:fldChar w:fldCharType="end"/>
      </w:r>
      <w:r w:rsidR="001C6CAC" w:rsidRPr="001C6CAC">
        <w:t xml:space="preserve"> Assessing motor function is necessary in order to predict mobility and determine the need for bracing.</w:t>
      </w:r>
      <w:r w:rsidR="001C6CAC" w:rsidRPr="001C6CAC">
        <w:fldChar w:fldCharType="begin" w:fldLock="1"/>
      </w:r>
      <w:r w:rsidR="001C6CAC" w:rsidRPr="001C6CAC">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1C6CAC" w:rsidRPr="001C6CAC">
        <w:fldChar w:fldCharType="separate"/>
      </w:r>
      <w:r w:rsidR="001C6CAC" w:rsidRPr="001C6CAC">
        <w:rPr>
          <w:noProof/>
          <w:vertAlign w:val="superscript"/>
        </w:rPr>
        <w:t>8</w:t>
      </w:r>
      <w:r w:rsidR="001C6CAC" w:rsidRPr="001C6CAC">
        <w:fldChar w:fldCharType="end"/>
      </w:r>
      <w:r w:rsidR="001C6CAC" w:rsidRPr="001C6CAC">
        <w:t xml:space="preserve"> Lower limb weakness or paralysis can p</w:t>
      </w:r>
      <w:r w:rsidR="001C6CAC">
        <w:t>revent walking in some with MMC</w:t>
      </w:r>
      <w:r w:rsidR="001C6CAC" w:rsidRPr="001C6CAC">
        <w:t>.</w:t>
      </w:r>
      <w:r w:rsidR="001C6CAC" w:rsidRPr="001C6CAC">
        <w:fldChar w:fldCharType="begin" w:fldLock="1"/>
      </w:r>
      <w:r w:rsidR="001C6CAC" w:rsidRPr="001C6CAC">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rsidR="001C6CAC" w:rsidRPr="001C6CAC">
        <w:fldChar w:fldCharType="separate"/>
      </w:r>
      <w:r w:rsidR="001C6CAC" w:rsidRPr="001C6CAC">
        <w:rPr>
          <w:noProof/>
          <w:vertAlign w:val="superscript"/>
        </w:rPr>
        <w:t>5</w:t>
      </w:r>
      <w:r w:rsidR="001C6CAC" w:rsidRPr="001C6CAC">
        <w:fldChar w:fldCharType="end"/>
      </w:r>
      <w:r w:rsidR="001C6CAC" w:rsidRPr="001C6CAC">
        <w:t xml:space="preserve"> Possible</w:t>
      </w:r>
      <w:r w:rsidR="00EE371D">
        <w:t xml:space="preserve"> orthopedic issues include club</w:t>
      </w:r>
      <w:r w:rsidR="001C6CAC" w:rsidRPr="001C6CAC">
        <w:t>foot, hip dislocation, contractures, kyphosis, and scoliosis.</w:t>
      </w:r>
      <w:r w:rsidR="001C6CAC" w:rsidRPr="001C6CAC">
        <w:fldChar w:fldCharType="begin" w:fldLock="1"/>
      </w:r>
      <w:r w:rsidR="001C6CAC" w:rsidRPr="001C6CAC">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rsidR="001C6CAC" w:rsidRPr="001C6CAC">
        <w:fldChar w:fldCharType="separate"/>
      </w:r>
      <w:r w:rsidR="001C6CAC" w:rsidRPr="001C6CAC">
        <w:rPr>
          <w:noProof/>
          <w:vertAlign w:val="superscript"/>
        </w:rPr>
        <w:t>5</w:t>
      </w:r>
      <w:r w:rsidR="001C6CAC" w:rsidRPr="001C6CAC">
        <w:fldChar w:fldCharType="end"/>
      </w:r>
      <w:r w:rsidR="001C6CAC" w:rsidRPr="001C6CAC">
        <w:t xml:space="preserve"> </w:t>
      </w:r>
      <w:r w:rsidR="006A41F8" w:rsidRPr="008671FF">
        <w:t>Muscle weakness</w:t>
      </w:r>
      <w:r w:rsidR="00EE371D">
        <w:t xml:space="preserve"> can result in abnormal positioning in utero, leading to clubfoot</w:t>
      </w:r>
      <w:r w:rsidR="00F9652E">
        <w:t xml:space="preserve"> (</w:t>
      </w:r>
      <w:proofErr w:type="spellStart"/>
      <w:r w:rsidR="00F9652E">
        <w:t>calcaneovalgus</w:t>
      </w:r>
      <w:proofErr w:type="spellEnd"/>
      <w:r w:rsidR="00F9652E">
        <w:t>, equinovarus, or vertical talus)</w:t>
      </w:r>
      <w:r w:rsidR="00EE371D">
        <w:t xml:space="preserve"> in </w:t>
      </w:r>
      <w:r w:rsidR="00F9652E">
        <w:t>50% of babies with MMC.</w:t>
      </w:r>
      <w:r w:rsidR="003328A4">
        <w:fldChar w:fldCharType="begin" w:fldLock="1"/>
      </w:r>
      <w:r w:rsidR="00522BC6">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3328A4">
        <w:fldChar w:fldCharType="separate"/>
      </w:r>
      <w:r w:rsidR="003328A4" w:rsidRPr="003328A4">
        <w:rPr>
          <w:noProof/>
          <w:vertAlign w:val="superscript"/>
        </w:rPr>
        <w:t>8</w:t>
      </w:r>
      <w:r w:rsidR="003328A4">
        <w:fldChar w:fldCharType="end"/>
      </w:r>
      <w:r w:rsidR="00F9652E">
        <w:t xml:space="preserve"> </w:t>
      </w:r>
      <w:r w:rsidR="001C6CAC" w:rsidRPr="001C6CAC">
        <w:t xml:space="preserve">Individuals with L3-L5 lesion levels typically present with a pronounced crouch gait with hip and knee flexion contractures, increased lumbar </w:t>
      </w:r>
      <w:proofErr w:type="spellStart"/>
      <w:r w:rsidR="001C6CAC" w:rsidRPr="001C6CAC">
        <w:t>lordosis</w:t>
      </w:r>
      <w:proofErr w:type="spellEnd"/>
      <w:r w:rsidR="001C6CAC" w:rsidRPr="001C6CAC">
        <w:t>, genu and calcaneal valgus alignment, and a pronated foot during weight bearing.</w:t>
      </w:r>
      <w:r w:rsidR="001C6CAC" w:rsidRPr="001C6CAC">
        <w:fldChar w:fldCharType="begin" w:fldLock="1"/>
      </w:r>
      <w:r w:rsidR="007A0557">
        <w:instrText>ADDIN CSL_CITATION { "citationItems" : [ { "id" : "ITEM-1", "itemData" : { "author" : [ { "dropping-particle" : "", "family" : "Campbell S, Palisano R, Orlin", "given" : "M", "non-dropping-particle" : "", "parse-names" : false, "suffix" : "" } ], "edition" : "4th Editio", "id" : "ITEM-1", "issued" : { "date-parts" : [ [ "2012" ] ] }, "publisher" : "Elsevier Saunders", "publisher-place" : "St. Louis, MO", "title" : "Physical Therapy for Children", "type" : "book" }, "uris" : [ "http://www.mendeley.com/documents/?uuid=f71d8574-efa2-455b-b200-8561f4db011a" ] } ], "mendeley" : { "formattedCitation" : "&lt;sup&gt;9&lt;/sup&gt;", "plainTextFormattedCitation" : "9", "previouslyFormattedCitation" : "&lt;sup&gt;9&lt;/sup&gt;" }, "properties" : { "noteIndex" : 0 }, "schema" : "https://github.com/citation-style-language/schema/raw/master/csl-citation.json" }</w:instrText>
      </w:r>
      <w:r w:rsidR="001C6CAC" w:rsidRPr="001C6CAC">
        <w:fldChar w:fldCharType="separate"/>
      </w:r>
      <w:r w:rsidR="001C6CAC" w:rsidRPr="00141656">
        <w:rPr>
          <w:noProof/>
          <w:vertAlign w:val="superscript"/>
        </w:rPr>
        <w:t>9</w:t>
      </w:r>
      <w:r w:rsidR="001C6CAC" w:rsidRPr="001C6CAC">
        <w:fldChar w:fldCharType="end"/>
      </w:r>
      <w:r w:rsidR="001C6CAC" w:rsidRPr="001C6CAC">
        <w:t xml:space="preserve"> Those with sacral lesions may walk with a mild crouch gait and have mild hip and knee flexion contractures with the foot and ankle either in varus or valgus, in addition to a pronated or supinated forefoot.</w:t>
      </w:r>
      <w:r w:rsidR="001C6CAC" w:rsidRPr="001C6CAC">
        <w:fldChar w:fldCharType="begin" w:fldLock="1"/>
      </w:r>
      <w:r w:rsidR="007A0557">
        <w:instrText>ADDIN CSL_CITATION { "citationItems" : [ { "id" : "ITEM-1", "itemData" : { "author" : [ { "dropping-particle" : "", "family" : "Campbell S, Palisano R, Orlin", "given" : "M", "non-dropping-particle" : "", "parse-names" : false, "suffix" : "" } ], "edition" : "4th Editio", "id" : "ITEM-1", "issued" : { "date-parts" : [ [ "2012" ] ] }, "publisher" : "Elsevier Saunders", "publisher-place" : "St. Louis, MO", "title" : "Physical Therapy for Children", "type" : "book" }, "uris" : [ "http://www.mendeley.com/documents/?uuid=f71d8574-efa2-455b-b200-8561f4db011a" ] } ], "mendeley" : { "formattedCitation" : "&lt;sup&gt;9&lt;/sup&gt;", "plainTextFormattedCitation" : "9", "previouslyFormattedCitation" : "&lt;sup&gt;9&lt;/sup&gt;" }, "properties" : { "noteIndex" : 0 }, "schema" : "https://github.com/citation-style-language/schema/raw/master/csl-citation.json" }</w:instrText>
      </w:r>
      <w:r w:rsidR="001C6CAC" w:rsidRPr="001C6CAC">
        <w:fldChar w:fldCharType="separate"/>
      </w:r>
      <w:r w:rsidR="001C6CAC" w:rsidRPr="00141656">
        <w:rPr>
          <w:noProof/>
          <w:vertAlign w:val="superscript"/>
        </w:rPr>
        <w:t>9</w:t>
      </w:r>
      <w:r w:rsidR="001C6CAC" w:rsidRPr="001C6CAC">
        <w:fldChar w:fldCharType="end"/>
      </w:r>
      <w:r w:rsidR="001C6CAC" w:rsidRPr="001C6CAC">
        <w:t xml:space="preserve"> The crouch postural deviation occurs across lesion levels due to soleus muscle weakness, as well as orthopedic deformities, such as calcaneal valgus, which leads to tibial internal rotation and knee flexion.</w:t>
      </w:r>
      <w:r w:rsidR="001C6CAC" w:rsidRPr="001C6CAC">
        <w:fldChar w:fldCharType="begin" w:fldLock="1"/>
      </w:r>
      <w:r w:rsidR="007A0557">
        <w:instrText>ADDIN CSL_CITATION { "citationItems" : [ { "id" : "ITEM-1", "itemData" : { "author" : [ { "dropping-particle" : "", "family" : "Campbell S, Palisano R, Orlin", "given" : "M", "non-dropping-particle" : "", "parse-names" : false, "suffix" : "" } ], "edition" : "4th Editio", "id" : "ITEM-1", "issued" : { "date-parts" : [ [ "2012" ] ] }, "publisher" : "Elsevier Saunders", "publisher-place" : "St. Louis, MO", "title" : "Physical Therapy for Children", "type" : "book" }, "uris" : [ "http://www.mendeley.com/documents/?uuid=f71d8574-efa2-455b-b200-8561f4db011a" ] } ], "mendeley" : { "formattedCitation" : "&lt;sup&gt;9&lt;/sup&gt;", "plainTextFormattedCitation" : "9", "previouslyFormattedCitation" : "&lt;sup&gt;9&lt;/sup&gt;" }, "properties" : { "noteIndex" : 0 }, "schema" : "https://github.com/citation-style-language/schema/raw/master/csl-citation.json" }</w:instrText>
      </w:r>
      <w:r w:rsidR="001C6CAC" w:rsidRPr="001C6CAC">
        <w:fldChar w:fldCharType="separate"/>
      </w:r>
      <w:r w:rsidR="001C6CAC" w:rsidRPr="00141656">
        <w:rPr>
          <w:noProof/>
          <w:vertAlign w:val="superscript"/>
        </w:rPr>
        <w:t>9</w:t>
      </w:r>
      <w:r w:rsidR="001C6CAC" w:rsidRPr="001C6CAC">
        <w:fldChar w:fldCharType="end"/>
      </w:r>
      <w:r w:rsidR="001C6CAC" w:rsidRPr="001C6CAC">
        <w:t xml:space="preserve"> The hip and knee flexion contractures are secondary due to the adaptive shortening of muscles over a prolonged period.</w:t>
      </w:r>
      <w:r w:rsidR="001C6CAC" w:rsidRPr="001C6CAC">
        <w:fldChar w:fldCharType="begin" w:fldLock="1"/>
      </w:r>
      <w:r w:rsidR="007A0557">
        <w:instrText>ADDIN CSL_CITATION { "citationItems" : [ { "id" : "ITEM-1", "itemData" : { "author" : [ { "dropping-particle" : "", "family" : "Campbell S, Palisano R, Orlin", "given" : "M", "non-dropping-particle" : "", "parse-names" : false, "suffix" : "" } ], "edition" : "4th Editio", "id" : "ITEM-1", "issued" : { "date-parts" : [ [ "2012" ] ] }, "publisher" : "Elsevier Saunders", "publisher-place" : "St. Louis, MO", "title" : "Physical Therapy for Children", "type" : "book" }, "uris" : [ "http://www.mendeley.com/documents/?uuid=f71d8574-efa2-455b-b200-8561f4db011a" ] } ], "mendeley" : { "formattedCitation" : "&lt;sup&gt;9&lt;/sup&gt;", "plainTextFormattedCitation" : "9", "previouslyFormattedCitation" : "&lt;sup&gt;9&lt;/sup&gt;" }, "properties" : { "noteIndex" : 0 }, "schema" : "https://github.com/citation-style-language/schema/raw/master/csl-citation.json" }</w:instrText>
      </w:r>
      <w:r w:rsidR="001C6CAC" w:rsidRPr="001C6CAC">
        <w:fldChar w:fldCharType="separate"/>
      </w:r>
      <w:r w:rsidR="001C6CAC" w:rsidRPr="00141656">
        <w:rPr>
          <w:noProof/>
          <w:vertAlign w:val="superscript"/>
        </w:rPr>
        <w:t>9</w:t>
      </w:r>
      <w:r w:rsidR="001C6CAC" w:rsidRPr="001C6CAC">
        <w:fldChar w:fldCharType="end"/>
      </w:r>
      <w:r w:rsidR="001C6CAC" w:rsidRPr="001C6CAC">
        <w:t xml:space="preserve"> Crouch standing and gait increase demands on the musculoskeletal system and can negatively impact function, and should therefore be addressed during intervention.</w:t>
      </w:r>
      <w:r w:rsidR="001C6CAC" w:rsidRPr="001C6CAC">
        <w:fldChar w:fldCharType="begin" w:fldLock="1"/>
      </w:r>
      <w:r w:rsidR="007A0557">
        <w:instrText>ADDIN CSL_CITATION { "citationItems" : [ { "id" : "ITEM-1", "itemData" : { "author" : [ { "dropping-particle" : "", "family" : "Campbell S, Palisano R, Orlin", "given" : "M", "non-dropping-particle" : "", "parse-names" : false, "suffix" : "" } ], "edition" : "4th Editio", "id" : "ITEM-1", "issued" : { "date-parts" : [ [ "2012" ] ] }, "publisher" : "Elsevier Saunders", "publisher-place" : "St. Louis, MO", "title" : "Physical Therapy for Children", "type" : "book" }, "uris" : [ "http://www.mendeley.com/documents/?uuid=f71d8574-efa2-455b-b200-8561f4db011a" ] } ], "mendeley" : { "formattedCitation" : "&lt;sup&gt;9&lt;/sup&gt;", "plainTextFormattedCitation" : "9", "previouslyFormattedCitation" : "&lt;sup&gt;9&lt;/sup&gt;" }, "properties" : { "noteIndex" : 0 }, "schema" : "https://github.com/citation-style-language/schema/raw/master/csl-citation.json" }</w:instrText>
      </w:r>
      <w:r w:rsidR="001C6CAC" w:rsidRPr="001C6CAC">
        <w:fldChar w:fldCharType="separate"/>
      </w:r>
      <w:r w:rsidR="001C6CAC" w:rsidRPr="00141656">
        <w:rPr>
          <w:noProof/>
          <w:vertAlign w:val="superscript"/>
        </w:rPr>
        <w:t>9</w:t>
      </w:r>
      <w:r w:rsidR="001C6CAC" w:rsidRPr="001C6CAC">
        <w:fldChar w:fldCharType="end"/>
      </w:r>
      <w:r w:rsidR="001C6CAC" w:rsidRPr="001C6CAC">
        <w:t xml:space="preserve"> </w:t>
      </w:r>
      <w:proofErr w:type="spellStart"/>
      <w:r w:rsidR="009F71D9">
        <w:t>Subluxed</w:t>
      </w:r>
      <w:proofErr w:type="spellEnd"/>
      <w:r w:rsidR="009F71D9">
        <w:t xml:space="preserve"> or dislocated hips occur in 25 to 50% of </w:t>
      </w:r>
      <w:r w:rsidR="00522BC6">
        <w:t>infants with high or mid-lumbar lesions, with another 25% becoming unstable in early childhood.</w:t>
      </w:r>
      <w:r w:rsidR="00522BC6">
        <w:fldChar w:fldCharType="begin" w:fldLock="1"/>
      </w:r>
      <w:r w:rsidR="00D91C87">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522BC6">
        <w:fldChar w:fldCharType="separate"/>
      </w:r>
      <w:r w:rsidR="00522BC6" w:rsidRPr="00522BC6">
        <w:rPr>
          <w:noProof/>
          <w:vertAlign w:val="superscript"/>
        </w:rPr>
        <w:t>8</w:t>
      </w:r>
      <w:r w:rsidR="00522BC6">
        <w:fldChar w:fldCharType="end"/>
      </w:r>
      <w:r w:rsidR="00522BC6">
        <w:t xml:space="preserve"> </w:t>
      </w:r>
      <w:r w:rsidR="00E81412">
        <w:t>Asymmetric hips can lead to secondary issues resulting from pelvic obliquity, such as seating problems, pressure sores, and scoliosis.</w:t>
      </w:r>
      <w:r w:rsidR="00E81412">
        <w:fldChar w:fldCharType="begin" w:fldLock="1"/>
      </w:r>
      <w:r w:rsidR="00D91C87">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E81412">
        <w:fldChar w:fldCharType="separate"/>
      </w:r>
      <w:r w:rsidR="00E81412" w:rsidRPr="00522BC6">
        <w:rPr>
          <w:noProof/>
          <w:vertAlign w:val="superscript"/>
        </w:rPr>
        <w:t>8</w:t>
      </w:r>
      <w:r w:rsidR="00E81412">
        <w:fldChar w:fldCharType="end"/>
      </w:r>
      <w:r w:rsidR="00E81412">
        <w:t xml:space="preserve"> Finally, </w:t>
      </w:r>
      <w:r w:rsidR="008671FF">
        <w:t xml:space="preserve">congenital scoliosis occurs in 15 to 25% of </w:t>
      </w:r>
      <w:r w:rsidR="003E6E47">
        <w:t xml:space="preserve">infants with SB, but scoliosis </w:t>
      </w:r>
      <w:r w:rsidR="003424AD">
        <w:t>can also be acquired in early school age and progress quickly during puberty.</w:t>
      </w:r>
      <w:r w:rsidR="003424AD">
        <w:fldChar w:fldCharType="begin" w:fldLock="1"/>
      </w:r>
      <w:r w:rsidR="00D91C87">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3424AD">
        <w:fldChar w:fldCharType="separate"/>
      </w:r>
      <w:r w:rsidR="003424AD" w:rsidRPr="00522BC6">
        <w:rPr>
          <w:noProof/>
          <w:vertAlign w:val="superscript"/>
        </w:rPr>
        <w:t>8</w:t>
      </w:r>
      <w:r w:rsidR="003424AD">
        <w:fldChar w:fldCharType="end"/>
      </w:r>
      <w:r w:rsidR="003424AD">
        <w:t xml:space="preserve"> </w:t>
      </w:r>
      <w:r w:rsidR="003E6E47">
        <w:t>Kyphosis is most common in lumbar MMC, and like scoliosis can interfere with sit</w:t>
      </w:r>
      <w:r w:rsidR="002665DE">
        <w:t xml:space="preserve">ting, walking, and </w:t>
      </w:r>
      <w:r w:rsidR="005D3316">
        <w:t>respiratory function.</w:t>
      </w:r>
      <w:r w:rsidR="005D3316">
        <w:fldChar w:fldCharType="begin" w:fldLock="1"/>
      </w:r>
      <w:r w:rsidR="00D91C87">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5D3316">
        <w:fldChar w:fldCharType="separate"/>
      </w:r>
      <w:r w:rsidR="005D3316" w:rsidRPr="00522BC6">
        <w:rPr>
          <w:noProof/>
          <w:vertAlign w:val="superscript"/>
        </w:rPr>
        <w:t>8</w:t>
      </w:r>
      <w:r w:rsidR="005D3316">
        <w:fldChar w:fldCharType="end"/>
      </w:r>
      <w:r w:rsidR="005D3316">
        <w:t xml:space="preserve"> </w:t>
      </w:r>
      <w:r w:rsidR="0010374B">
        <w:t xml:space="preserve">The combination of </w:t>
      </w:r>
      <w:r w:rsidR="00526B31">
        <w:t xml:space="preserve">flaccid musculature and </w:t>
      </w:r>
      <w:r w:rsidR="0010374B">
        <w:t>d</w:t>
      </w:r>
      <w:r w:rsidR="008C4DEE">
        <w:t xml:space="preserve">ecreased loading of the long bones due to altered mobility </w:t>
      </w:r>
      <w:r w:rsidR="0010374B">
        <w:t>results in d</w:t>
      </w:r>
      <w:r w:rsidR="00F51BD0">
        <w:t>ecreased bone mineral density</w:t>
      </w:r>
      <w:r w:rsidR="0010374B">
        <w:t xml:space="preserve"> and often </w:t>
      </w:r>
      <w:r w:rsidR="00526B31">
        <w:t xml:space="preserve">leads to </w:t>
      </w:r>
      <w:r w:rsidR="0010374B">
        <w:t>osteoporotic fractures.</w:t>
      </w:r>
      <w:r w:rsidR="00526B31">
        <w:fldChar w:fldCharType="begin" w:fldLock="1"/>
      </w:r>
      <w:r w:rsidR="00286969">
        <w:instrText>ADDIN CSL_CITATION { "citationItems" : [ { "id" : "ITEM-1", "itemData" : { "author" : [ { "dropping-particle" : "", "family" : "Campbell S, Palisano R, Orlin", "given" : "M", "non-dropping-particle" : "", "parse-names" : false, "suffix" : "" } ], "edition" : "4th Editio", "id" : "ITEM-1", "issued" : { "date-parts" : [ [ "2012" ] ] }, "publisher" : "Elsevier Saunders", "publisher-place" : "St. Louis, MO", "title" : "Physical Therapy for Children", "type" : "book" }, "uris" : [ "http://www.mendeley.com/documents/?uuid=f71d8574-efa2-455b-b200-8561f4db011a" ] } ], "mendeley" : { "formattedCitation" : "&lt;sup&gt;9&lt;/sup&gt;", "plainTextFormattedCitation" : "9", "previouslyFormattedCitation" : "&lt;sup&gt;9&lt;/sup&gt;" }, "properties" : { "noteIndex" : 0 }, "schema" : "https://github.com/citation-style-language/schema/raw/master/csl-citation.json" }</w:instrText>
      </w:r>
      <w:r w:rsidR="00526B31">
        <w:fldChar w:fldCharType="separate"/>
      </w:r>
      <w:r w:rsidR="00526B31" w:rsidRPr="00526B31">
        <w:rPr>
          <w:noProof/>
          <w:vertAlign w:val="superscript"/>
        </w:rPr>
        <w:t>9</w:t>
      </w:r>
      <w:r w:rsidR="00526B31">
        <w:fldChar w:fldCharType="end"/>
      </w:r>
      <w:r w:rsidR="001F7DB6">
        <w:t xml:space="preserve"> Fractures often go unnoticed initially due to lack of sensation, but then present subacutely with swelling and warmth at the fracture site and a low-grade fever.</w:t>
      </w:r>
      <w:r w:rsidR="001F7DB6">
        <w:fldChar w:fldCharType="begin" w:fldLock="1"/>
      </w:r>
      <w:r w:rsidR="00286969">
        <w:instrText>ADDIN CSL_CITATION { "citationItems" : [ { "id" : "ITEM-1", "itemData" : { "author" : [ { "dropping-particle" : "", "family" : "Campbell S, Palisano R, Orlin", "given" : "M", "non-dropping-particle" : "", "parse-names" : false, "suffix" : "" } ], "edition" : "4th Editio", "id" : "ITEM-1", "issued" : { "date-parts" : [ [ "2012" ] ] }, "publisher" : "Elsevier Saunders", "publisher-place" : "St. Louis, MO", "title" : "Physical Therapy for Children", "type" : "book" }, "uris" : [ "http://www.mendeley.com/documents/?uuid=f71d8574-efa2-455b-b200-8561f4db011a" ] } ], "mendeley" : { "formattedCitation" : "&lt;sup&gt;9&lt;/sup&gt;", "plainTextFormattedCitation" : "9", "previouslyFormattedCitation" : "&lt;sup&gt;9&lt;/sup&gt;" }, "properties" : { "noteIndex" : 0 }, "schema" : "https://github.com/citation-style-language/schema/raw/master/csl-citation.json" }</w:instrText>
      </w:r>
      <w:r w:rsidR="001F7DB6">
        <w:fldChar w:fldCharType="separate"/>
      </w:r>
      <w:r w:rsidR="001F7DB6" w:rsidRPr="00526B31">
        <w:rPr>
          <w:noProof/>
          <w:vertAlign w:val="superscript"/>
        </w:rPr>
        <w:t>9</w:t>
      </w:r>
      <w:r w:rsidR="001F7DB6">
        <w:fldChar w:fldCharType="end"/>
      </w:r>
      <w:r w:rsidR="0010374B">
        <w:t xml:space="preserve"> </w:t>
      </w:r>
      <w:r w:rsidR="00F51BD0">
        <w:t xml:space="preserve"> </w:t>
      </w:r>
      <w:r w:rsidR="005D3316">
        <w:t xml:space="preserve"> </w:t>
      </w:r>
      <w:r w:rsidR="008671FF">
        <w:t xml:space="preserve"> </w:t>
      </w:r>
    </w:p>
    <w:p w14:paraId="7D94E96C" w14:textId="2FF3FE17" w:rsidR="00273AAA" w:rsidRPr="00273AAA" w:rsidRDefault="00E81412" w:rsidP="00C054BA">
      <w:pPr>
        <w:pStyle w:val="ListParagraph"/>
      </w:pPr>
      <w:r>
        <w:t xml:space="preserve">  </w:t>
      </w:r>
      <w:r w:rsidR="001C6CAC" w:rsidRPr="001C6CAC">
        <w:t xml:space="preserve">    </w:t>
      </w:r>
    </w:p>
    <w:p w14:paraId="28545906" w14:textId="0BCEE429" w:rsidR="00273AAA" w:rsidRDefault="00273AAA" w:rsidP="00307242">
      <w:pPr>
        <w:pStyle w:val="ListParagraph"/>
        <w:numPr>
          <w:ilvl w:val="0"/>
          <w:numId w:val="3"/>
        </w:numPr>
      </w:pPr>
      <w:r>
        <w:rPr>
          <w:i/>
        </w:rPr>
        <w:t>Integumentary:</w:t>
      </w:r>
      <w:r w:rsidR="001C6CAC">
        <w:rPr>
          <w:i/>
        </w:rPr>
        <w:t xml:space="preserve"> </w:t>
      </w:r>
      <w:r w:rsidR="00AE56D8" w:rsidRPr="001C6CAC">
        <w:t xml:space="preserve">Asymmetrical </w:t>
      </w:r>
      <w:r w:rsidR="00AE56D8">
        <w:t>sensory</w:t>
      </w:r>
      <w:r w:rsidR="00AE56D8" w:rsidRPr="001C6CAC">
        <w:t xml:space="preserve"> loss below the level of the lesion is </w:t>
      </w:r>
      <w:r w:rsidR="00AE56D8">
        <w:t xml:space="preserve">also </w:t>
      </w:r>
      <w:r w:rsidR="00AE56D8" w:rsidRPr="001C6CAC">
        <w:t>common</w:t>
      </w:r>
      <w:r w:rsidR="00BD08B2">
        <w:t xml:space="preserve"> and sensory levels often don’t correlate with motor levels</w:t>
      </w:r>
      <w:r w:rsidR="00AE56D8" w:rsidRPr="001C6CAC">
        <w:t>.</w:t>
      </w:r>
      <w:r w:rsidR="00AE56D8" w:rsidRPr="001C6CAC">
        <w:fldChar w:fldCharType="begin" w:fldLock="1"/>
      </w:r>
      <w:r w:rsidR="00AE56D8" w:rsidRPr="001C6CAC">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AE56D8" w:rsidRPr="001C6CAC">
        <w:fldChar w:fldCharType="separate"/>
      </w:r>
      <w:r w:rsidR="00AE56D8" w:rsidRPr="001C6CAC">
        <w:rPr>
          <w:noProof/>
          <w:vertAlign w:val="superscript"/>
        </w:rPr>
        <w:t>8</w:t>
      </w:r>
      <w:r w:rsidR="00AE56D8" w:rsidRPr="001C6CAC">
        <w:fldChar w:fldCharType="end"/>
      </w:r>
      <w:r w:rsidR="00AE56D8" w:rsidRPr="001C6CAC">
        <w:t xml:space="preserve"> </w:t>
      </w:r>
      <w:r w:rsidR="00AE56D8">
        <w:t>L</w:t>
      </w:r>
      <w:r w:rsidR="001C6CAC" w:rsidRPr="001C6CAC">
        <w:t>ack of sensation in these individuals increases the risk of pressure sores</w:t>
      </w:r>
      <w:r w:rsidR="00956B19">
        <w:t xml:space="preserve">, so </w:t>
      </w:r>
      <w:r w:rsidR="002F1E36">
        <w:t>patients should be educated on skin inspection and pressure relief techniques</w:t>
      </w:r>
      <w:r w:rsidR="001C6CAC" w:rsidRPr="001C6CAC">
        <w:t>.</w:t>
      </w:r>
      <w:r w:rsidR="001C6CAC" w:rsidRPr="001C6CAC">
        <w:fldChar w:fldCharType="begin" w:fldLock="1"/>
      </w:r>
      <w:r w:rsidR="001C6CAC" w:rsidRPr="001C6CAC">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rsidR="001C6CAC" w:rsidRPr="001C6CAC">
        <w:fldChar w:fldCharType="separate"/>
      </w:r>
      <w:r w:rsidR="001C6CAC" w:rsidRPr="001C6CAC">
        <w:rPr>
          <w:noProof/>
          <w:vertAlign w:val="superscript"/>
        </w:rPr>
        <w:t>5</w:t>
      </w:r>
      <w:r w:rsidR="001C6CAC" w:rsidRPr="001C6CAC">
        <w:fldChar w:fldCharType="end"/>
      </w:r>
      <w:r w:rsidR="00831A5C">
        <w:t xml:space="preserve"> </w:t>
      </w:r>
      <w:r w:rsidR="00141818">
        <w:t xml:space="preserve">Decubitus ulcers and other types of skin breakdown </w:t>
      </w:r>
      <w:r w:rsidR="00173901">
        <w:t>occur in approximately 85 to 95 percent of all children with MMC by the time they are young adults.</w:t>
      </w:r>
      <w:r w:rsidR="00173901" w:rsidRPr="001C6CAC">
        <w:fldChar w:fldCharType="begin" w:fldLock="1"/>
      </w:r>
      <w:r w:rsidR="00173901">
        <w:instrText>ADDIN CSL_CITATION { "citationItems" : [ { "id" : "ITEM-1", "itemData" : { "author" : [ { "dropping-particle" : "", "family" : "Campbell S, Palisano R, Orlin", "given" : "M", "non-dropping-particle" : "", "parse-names" : false, "suffix" : "" } ], "edition" : "4th Editio", "id" : "ITEM-1", "issued" : { "date-parts" : [ [ "2012" ] ] }, "publisher" : "Elsevier Saunders", "publisher-place" : "St. Louis, MO", "title" : "Physical Therapy for Children", "type" : "book" }, "uris" : [ "http://www.mendeley.com/documents/?uuid=f71d8574-efa2-455b-b200-8561f4db011a" ] } ], "mendeley" : { "formattedCitation" : "&lt;sup&gt;9&lt;/sup&gt;", "plainTextFormattedCitation" : "9", "previouslyFormattedCitation" : "&lt;sup&gt;9&lt;/sup&gt;" }, "properties" : { "noteIndex" : 0 }, "schema" : "https://github.com/citation-style-language/schema/raw/master/csl-citation.json" }</w:instrText>
      </w:r>
      <w:r w:rsidR="00173901" w:rsidRPr="001C6CAC">
        <w:fldChar w:fldCharType="separate"/>
      </w:r>
      <w:r w:rsidR="00173901" w:rsidRPr="001C6CAC">
        <w:rPr>
          <w:noProof/>
          <w:vertAlign w:val="superscript"/>
        </w:rPr>
        <w:t>9</w:t>
      </w:r>
      <w:r w:rsidR="00173901" w:rsidRPr="001C6CAC">
        <w:fldChar w:fldCharType="end"/>
      </w:r>
      <w:r w:rsidR="00173901" w:rsidRPr="001C6CAC">
        <w:t xml:space="preserve"> </w:t>
      </w:r>
      <w:r w:rsidR="00811FE4">
        <w:t xml:space="preserve">The risk for </w:t>
      </w:r>
      <w:proofErr w:type="spellStart"/>
      <w:r w:rsidR="007F2EA7">
        <w:t>perineal</w:t>
      </w:r>
      <w:proofErr w:type="spellEnd"/>
      <w:r w:rsidR="007F2EA7">
        <w:t xml:space="preserve"> decubiti and breakdown </w:t>
      </w:r>
      <w:r w:rsidR="00CB67EA">
        <w:t>is greater for those with higher-level lesions, but lower limb skin breakdown is the same for all lesion levels.</w:t>
      </w:r>
      <w:r w:rsidR="00D04541">
        <w:fldChar w:fldCharType="begin" w:fldLock="1"/>
      </w:r>
      <w:r w:rsidR="00AC741B">
        <w:instrText>ADDIN CSL_CITATION { "citationItems" : [ { "id" : "ITEM-1", "itemData" : { "ISSN" : "0003-9993", "PMID" : "6849629", "abstract" : "An attempt was made to quantify longitudinal morbidity and identify risk factors associated with high rates of skin breakdown in patients with myelomeningocele. Based on annual evaluations, 227 of 524 patients accounted for 468 positive observations including classic decubiti, abrasions, burns, and ammoniacal dermatitis. Forty-two percent (196) of skin breakdown was attributed to excessive pressure; 57% (267) to other causes; and 1% (5) to unknown causes. Prevalence curve revealed a steady rise from infancy to age 10 years, at which point rates varied between 20-25%. Longitudinal morbidity curves of first skin breakdown showed a tendency of lesions over the perineum or gibbus to appear more frequently in the presence of higher paraplegia (generalized Savage or Mantel-Cox, p = 0.05). However, mildly paraplegic and partially insensate patients exhibited relatively higher rates of breakdown over the lower extremities compared to more paraplegic patients. Higher rates of breakdown were associated with other characteristics such as mental retardation, large head size, kyphoscoliosis, and chronic soiling. Data confirm the high prevalence of skin breakdown in patients with myelomeningocele and reflect an overall influence of growth and development.", "author" : [ { "dropping-particle" : "", "family" : "Okamoto", "given" : "G A", "non-dropping-particle" : "", "parse-names" : false, "suffix" : "" }, { "dropping-particle" : "V", "family" : "Lamers", "given" : "J", "non-dropping-particle" : "", "parse-names" : false, "suffix" : "" }, { "dropping-particle" : "", "family" : "Shurtleff", "given" : "D B", "non-dropping-particle" : "", "parse-names" : false, "suffix" : "" } ], "container-title" : "Archives of physical medicine and rehabilitation", "id" : "ITEM-1", "issue" : "1", "issued" : { "date-parts" : [ [ "1983", "1" ] ] }, "page" : "20-3", "title" : "Skin breakdown in patients with myelomeningocele.", "type" : "article-journal", "volume" : "64" }, "uris" : [ "http://www.mendeley.com/documents/?uuid=39386a66-e849-358a-b766-aac345ba3bbf" ] } ], "mendeley" : { "formattedCitation" : "&lt;sup&gt;10&lt;/sup&gt;", "plainTextFormattedCitation" : "10", "previouslyFormattedCitation" : "&lt;sup&gt;10&lt;/sup&gt;" }, "properties" : { "noteIndex" : 0 }, "schema" : "https://github.com/citation-style-language/schema/raw/master/csl-citation.json" }</w:instrText>
      </w:r>
      <w:r w:rsidR="00D04541">
        <w:fldChar w:fldCharType="separate"/>
      </w:r>
      <w:r w:rsidR="00D04541" w:rsidRPr="00D04541">
        <w:rPr>
          <w:noProof/>
          <w:vertAlign w:val="superscript"/>
        </w:rPr>
        <w:t>10</w:t>
      </w:r>
      <w:r w:rsidR="00D04541">
        <w:fldChar w:fldCharType="end"/>
      </w:r>
      <w:r w:rsidR="00D04541">
        <w:t xml:space="preserve"> </w:t>
      </w:r>
      <w:r w:rsidR="0037752D">
        <w:t>Causes of skin breakdown can include tissue ischemia from excessive pressure, friction and shear,</w:t>
      </w:r>
      <w:r w:rsidR="00EA0608">
        <w:t xml:space="preserve"> burns,</w:t>
      </w:r>
      <w:r w:rsidR="0037752D">
        <w:t xml:space="preserve"> </w:t>
      </w:r>
      <w:r w:rsidR="00EB0678">
        <w:t xml:space="preserve">skin maceration from urine and stool soiling, </w:t>
      </w:r>
      <w:r w:rsidR="003C2E74">
        <w:t>and excessive weight bearing over bony prominences of the pelvis due to obesity or spinal deformity.</w:t>
      </w:r>
      <w:r w:rsidR="003C2E74">
        <w:fldChar w:fldCharType="begin" w:fldLock="1"/>
      </w:r>
      <w:r w:rsidR="00AC741B">
        <w:instrText>ADDIN CSL_CITATION { "citationItems" : [ { "id" : "ITEM-1", "itemData" : { "ISSN" : "0003-9993", "PMID" : "6849629", "abstract" : "An attempt was made to quantify longitudinal morbidity and identify risk factors associated with high rates of skin breakdown in patients with myelomeningocele. Based on annual evaluations, 227 of 524 patients accounted for 468 positive observations including classic decubiti, abrasions, burns, and ammoniacal dermatitis. Forty-two percent (196) of skin breakdown was attributed to excessive pressure; 57% (267) to other causes; and 1% (5) to unknown causes. Prevalence curve revealed a steady rise from infancy to age 10 years, at which point rates varied between 20-25%. Longitudinal morbidity curves of first skin breakdown showed a tendency of lesions over the perineum or gibbus to appear more frequently in the presence of higher paraplegia (generalized Savage or Mantel-Cox, p = 0.05). However, mildly paraplegic and partially insensate patients exhibited relatively higher rates of breakdown over the lower extremities compared to more paraplegic patients. Higher rates of breakdown were associated with other characteristics such as mental retardation, large head size, kyphoscoliosis, and chronic soiling. Data confirm the high prevalence of skin breakdown in patients with myelomeningocele and reflect an overall influence of growth and development.", "author" : [ { "dropping-particle" : "", "family" : "Okamoto", "given" : "G A", "non-dropping-particle" : "", "parse-names" : false, "suffix" : "" }, { "dropping-particle" : "V", "family" : "Lamers", "given" : "J", "non-dropping-particle" : "", "parse-names" : false, "suffix" : "" }, { "dropping-particle" : "", "family" : "Shurtleff", "given" : "D B", "non-dropping-particle" : "", "parse-names" : false, "suffix" : "" } ], "container-title" : "Archives of physical medicine and rehabilitation", "id" : "ITEM-1", "issue" : "1", "issued" : { "date-parts" : [ [ "1983", "1" ] ] }, "page" : "20-3", "title" : "Skin breakdown in patients with myelomeningocele.", "type" : "article-journal", "volume" : "64" }, "uris" : [ "http://www.mendeley.com/documents/?uuid=39386a66-e849-358a-b766-aac345ba3bbf" ] } ], "mendeley" : { "formattedCitation" : "&lt;sup&gt;10&lt;/sup&gt;", "plainTextFormattedCitation" : "10", "previouslyFormattedCitation" : "&lt;sup&gt;10&lt;/sup&gt;" }, "properties" : { "noteIndex" : 0 }, "schema" : "https://github.com/citation-style-language/schema/raw/master/csl-citation.json" }</w:instrText>
      </w:r>
      <w:r w:rsidR="003C2E74">
        <w:fldChar w:fldCharType="separate"/>
      </w:r>
      <w:r w:rsidR="003C2E74" w:rsidRPr="00D04541">
        <w:rPr>
          <w:noProof/>
          <w:vertAlign w:val="superscript"/>
        </w:rPr>
        <w:t>10</w:t>
      </w:r>
      <w:r w:rsidR="003C2E74">
        <w:fldChar w:fldCharType="end"/>
      </w:r>
      <w:r w:rsidR="00307242">
        <w:t xml:space="preserve"> </w:t>
      </w:r>
      <w:r w:rsidR="006E3D07">
        <w:t>I</w:t>
      </w:r>
      <w:r w:rsidR="0043095D">
        <w:t>t’s important to make i</w:t>
      </w:r>
      <w:r w:rsidR="006E3D07">
        <w:t>ndividu</w:t>
      </w:r>
      <w:r w:rsidR="00307242">
        <w:t xml:space="preserve">als with MMC aware that </w:t>
      </w:r>
      <w:r w:rsidR="006E3D07">
        <w:t xml:space="preserve">their sensory deficits </w:t>
      </w:r>
      <w:r w:rsidR="00307242">
        <w:t>can affect their balance and</w:t>
      </w:r>
      <w:r w:rsidR="00A214A2">
        <w:t xml:space="preserve"> then</w:t>
      </w:r>
      <w:r w:rsidR="00307242">
        <w:t xml:space="preserve"> </w:t>
      </w:r>
      <w:r w:rsidR="00A214A2">
        <w:t>teach them</w:t>
      </w:r>
      <w:r w:rsidR="006E3D07">
        <w:t xml:space="preserve"> how to compensate by using other senses, such as vision.</w:t>
      </w:r>
      <w:r w:rsidR="00956B19" w:rsidRPr="001C6CAC">
        <w:fldChar w:fldCharType="begin" w:fldLock="1"/>
      </w:r>
      <w:r w:rsidR="007A0557">
        <w:instrText>ADDIN CSL_CITATION { "citationItems" : [ { "id" : "ITEM-1", "itemData" : { "author" : [ { "dropping-particle" : "", "family" : "Campbell S, Palisano R, Orlin", "given" : "M", "non-dropping-particle" : "", "parse-names" : false, "suffix" : "" } ], "edition" : "4th Editio", "id" : "ITEM-1", "issued" : { "date-parts" : [ [ "2012" ] ] }, "publisher" : "Elsevier Saunders", "publisher-place" : "St. Louis, MO", "title" : "Physical Therapy for Children", "type" : "book" }, "uris" : [ "http://www.mendeley.com/documents/?uuid=f71d8574-efa2-455b-b200-8561f4db011a" ] } ], "mendeley" : { "formattedCitation" : "&lt;sup&gt;9&lt;/sup&gt;", "plainTextFormattedCitation" : "9", "previouslyFormattedCitation" : "&lt;sup&gt;9&lt;/sup&gt;" }, "properties" : { "noteIndex" : 0 }, "schema" : "https://github.com/citation-style-language/schema/raw/master/csl-citation.json" }</w:instrText>
      </w:r>
      <w:r w:rsidR="00956B19" w:rsidRPr="001C6CAC">
        <w:fldChar w:fldCharType="separate"/>
      </w:r>
      <w:r w:rsidR="00956B19" w:rsidRPr="00307242">
        <w:rPr>
          <w:noProof/>
          <w:vertAlign w:val="superscript"/>
        </w:rPr>
        <w:t>9</w:t>
      </w:r>
      <w:r w:rsidR="00956B19" w:rsidRPr="001C6CAC">
        <w:fldChar w:fldCharType="end"/>
      </w:r>
      <w:r w:rsidR="00956B19" w:rsidRPr="001C6CAC">
        <w:t xml:space="preserve"> </w:t>
      </w:r>
      <w:r w:rsidR="0043095D">
        <w:t>Finally, u</w:t>
      </w:r>
      <w:r w:rsidR="00096A52">
        <w:t>p to 73% of children have been reported to have latex allergies that can lead to life-threatening anaphylaxis</w:t>
      </w:r>
      <w:r w:rsidR="00123BA9">
        <w:t>,</w:t>
      </w:r>
      <w:r w:rsidR="00DF375C">
        <w:fldChar w:fldCharType="begin" w:fldLock="1"/>
      </w:r>
      <w:r w:rsidR="00AC741B">
        <w:instrText>ADDIN CSL_CITATION { "citationItems" : [ { "id" : "ITEM-1", "itemData" : { "DOI" : "10.1016/S0022-3476(99)70461-0", "ISSN" : "0022-3476", "author" : [ { "dropping-particle" : "", "family" : "Sz\u00e9pfalusi", "given" : "Zsolt", "non-dropping-particle" : "", "parse-names" : false, "suffix" : "" }, { "dropping-particle" : "", "family" : "Seidl", "given" : "Rainer", "non-dropping-particle" : "", "parse-names" : false, "suffix" : "" }, { "dropping-particle" : "", "family" : "Bernert", "given" : "G\u00fcnther", "non-dropping-particle" : "", "parse-names" : false, "suffix" : "" }, { "dropping-particle" : "", "family" : "Dietrich", "given" : "Wolfgang", "non-dropping-particle" : "", "parse-names" : false, "suffix" : "" }, { "dropping-particle" : "", "family" : "Spitzauer", "given" : "Susanne", "non-dropping-particle" : "", "parse-names" : false, "suffix" : "" }, { "dropping-particle" : "", "family" : "Urbanek", "given" : "Radvan", "non-dropping-particle" : "", "parse-names" : false, "suffix" : "" } ], "container-title" : "The Journal of Pediatrics", "id" : "ITEM-1", "issue" : "3", "issued" : { "date-parts" : [ [ "2017", "3", "22" ] ] }, "note" : "doi: 10.1016/S0022-3476(99)70461-0", "page" : "344-348", "publisher" : "Elsevier", "title" : "Latex sensitization in spina bifida appears disease-associated", "type" : "article-journal", "volume" : "134" }, "uris" : [ "http://www.mendeley.com/documents/?uuid=a0f64f74-f51f-40d7-8644-34eceaf9f92b" ] } ], "mendeley" : { "formattedCitation" : "&lt;sup&gt;11&lt;/sup&gt;", "plainTextFormattedCitation" : "11", "previouslyFormattedCitation" : "&lt;sup&gt;11&lt;/sup&gt;" }, "properties" : { "noteIndex" : 0 }, "schema" : "https://github.com/citation-style-language/schema/raw/master/csl-citation.json" }</w:instrText>
      </w:r>
      <w:r w:rsidR="00DF375C">
        <w:fldChar w:fldCharType="separate"/>
      </w:r>
      <w:r w:rsidR="00D04541" w:rsidRPr="00307242">
        <w:rPr>
          <w:noProof/>
          <w:vertAlign w:val="superscript"/>
        </w:rPr>
        <w:t>11</w:t>
      </w:r>
      <w:r w:rsidR="00DF375C">
        <w:fldChar w:fldCharType="end"/>
      </w:r>
      <w:r w:rsidR="00123BA9">
        <w:t xml:space="preserve"> so it’s important to avoid latex products and </w:t>
      </w:r>
      <w:r w:rsidR="00DF375C">
        <w:t>educate the patient and family on which everyday products can contain latex</w:t>
      </w:r>
      <w:r w:rsidR="00096A52">
        <w:t>.</w:t>
      </w:r>
      <w:r w:rsidR="00DF375C" w:rsidRPr="00273AAA">
        <w:t xml:space="preserve"> </w:t>
      </w:r>
    </w:p>
    <w:p w14:paraId="29CAF38C" w14:textId="77777777" w:rsidR="007F6ED3" w:rsidRDefault="007F6ED3" w:rsidP="007F6ED3">
      <w:pPr>
        <w:pStyle w:val="ListParagraph"/>
      </w:pPr>
    </w:p>
    <w:p w14:paraId="00A16B78" w14:textId="23B2D17D" w:rsidR="00E707DF" w:rsidRDefault="00273AAA" w:rsidP="00D12725">
      <w:pPr>
        <w:pStyle w:val="ListParagraph"/>
        <w:numPr>
          <w:ilvl w:val="0"/>
          <w:numId w:val="3"/>
        </w:numPr>
      </w:pPr>
      <w:r>
        <w:rPr>
          <w:i/>
        </w:rPr>
        <w:t>Cardiopulmonary:</w:t>
      </w:r>
      <w:r w:rsidR="009677C3">
        <w:t xml:space="preserve"> </w:t>
      </w:r>
      <w:r w:rsidR="00416F01">
        <w:t xml:space="preserve">MMC can lead to </w:t>
      </w:r>
      <w:proofErr w:type="spellStart"/>
      <w:r w:rsidR="00416F01">
        <w:t>kyphoscoliosis</w:t>
      </w:r>
      <w:proofErr w:type="spellEnd"/>
      <w:r w:rsidR="00416F01">
        <w:t xml:space="preserve">, which can </w:t>
      </w:r>
      <w:r w:rsidR="00D91C87">
        <w:t>decrease</w:t>
      </w:r>
      <w:r w:rsidR="00416F01">
        <w:t xml:space="preserve"> pulmonary function and compromise respiratory function.</w:t>
      </w:r>
      <w:r w:rsidR="00D91C87">
        <w:fldChar w:fldCharType="begin" w:fldLock="1"/>
      </w:r>
      <w:r w:rsidR="00840B50">
        <w:instrText>ADDIN CSL_CITATION { "citationItems" : [ { "id" : "ITEM-1", "itemData" : { "DOI" : "10.1097/BRS.0b013e3181624bc8", "ISSN" : "0362-2436", "PMID" : "18303448", "abstract" : "STUDY DESIGN Case-control study. OBJECTIVE To evaluate respiratory muscle force in children with myelomeningocele. SUMMARY OF BACKGROUND DATA Myelomeningocele is a common spinal cord malformation with limitations linked to central nervous system lesions and abnormalities in respiratory movements. Despite this, little attention has been given to evaluating respiratory muscle force in these patients. METHODS Children with myelomeningocele aged between 4 and 14 years (myelomeningocele group; MG, n = 20) were studied and compared with healthy children (control group; CG, n = 20) matched for age and gender. Respiratory muscular force was evaluated by maximum inspiratory (Pimax) and expiratory (Pemax) pressures. RESULTS Groups were similar for age [CG = 8 (6-13) x MG = 8 (4-14), P &gt; 0.05]; gender, and body mass index [CG = 17.4 (14.1-24.7) x MG = 19.2 (12.6-31.9), P &gt; 0.05]. The lumbosacral region was predominantly affected (45%). Maximum respiratory pressures were significantly higher in CG than MG (Pimax = CG: -83 +/- 21.75 &gt; MG: -54.1 +/- 23.66; P &lt; 0.001 and Pemax = CG: +87.4 +/- 26.28 &gt; MG: +64.6 +/- 26.97; P = 0.01). Patients with upper spinal lesion (UL) had lower maximum respiratory pressure values than those with lower spinal lesion (LL), [Pimax (UL = -38.33 +/- 11.20 cm H2O x LL = -60.85 +/- 24.62 cm H2O), P &lt; 0.041 and Pemax (UL = +48 +/- 20.82 cm H2O x LL + 71.71 +/- 26.73 cm H2O), P = 0.067]). CONCLUSION Children with myelomeningocele at the ages studied presented reduced respiratory muscle force with more compromise in upper spinal lesion.", "author" : [ { "dropping-particle" : "", "family" : "Ronchi", "given" : "Carlos Fernando", "non-dropping-particle" : "", "parse-names" : false, "suffix" : "" }, { "dropping-particle" : "", "family" : "Antunes", "given" : "Leticia Cl\u00e1udia de Oliveira", "non-dropping-particle" : "", "parse-names" : false, "suffix" : "" }, { "dropping-particle" : "", "family" : "Fioretto", "given" : "Jose Roberto", "non-dropping-particle" : "", "parse-names" : false, "suffix" : "" } ], "container-title" : "Spine", "id" : "ITEM-1", "issue" : "3", "issued" : { "date-parts" : [ [ "2008", "2", "1" ] ] }, "page" : "E73-E75", "title" : "Respiratory Muscular Strength Decrease in Children With Mylomeningocele", "type" : "article-journal", "volume" : "33" }, "uris" : [ "http://www.mendeley.com/documents/?uuid=9761f29d-59e4-3fc0-9e5c-670f5d0d7ef6" ] } ], "mendeley" : { "formattedCitation" : "&lt;sup&gt;12&lt;/sup&gt;", "plainTextFormattedCitation" : "12", "previouslyFormattedCitation" : "&lt;sup&gt;12&lt;/sup&gt;" }, "properties" : { "noteIndex" : 0 }, "schema" : "https://github.com/citation-style-language/schema/raw/master/csl-citation.json" }</w:instrText>
      </w:r>
      <w:r w:rsidR="00D91C87">
        <w:fldChar w:fldCharType="separate"/>
      </w:r>
      <w:r w:rsidR="00D91C87" w:rsidRPr="00D91C87">
        <w:rPr>
          <w:noProof/>
          <w:vertAlign w:val="superscript"/>
        </w:rPr>
        <w:t>12</w:t>
      </w:r>
      <w:r w:rsidR="00D91C87">
        <w:fldChar w:fldCharType="end"/>
      </w:r>
      <w:r w:rsidR="00416F01">
        <w:t xml:space="preserve"> </w:t>
      </w:r>
      <w:r w:rsidR="00D91C87">
        <w:t xml:space="preserve">A study by </w:t>
      </w:r>
      <w:proofErr w:type="spellStart"/>
      <w:r w:rsidR="00D91C87">
        <w:t>Ronchi</w:t>
      </w:r>
      <w:proofErr w:type="spellEnd"/>
      <w:r w:rsidR="00D91C87">
        <w:t xml:space="preserve"> et al.</w:t>
      </w:r>
      <w:r w:rsidR="00D91C87">
        <w:fldChar w:fldCharType="begin" w:fldLock="1"/>
      </w:r>
      <w:r w:rsidR="00840B50">
        <w:instrText>ADDIN CSL_CITATION { "citationItems" : [ { "id" : "ITEM-1", "itemData" : { "DOI" : "10.1097/BRS.0b013e3181624bc8", "ISSN" : "0362-2436", "PMID" : "18303448", "abstract" : "STUDY DESIGN Case-control study. OBJECTIVE To evaluate respiratory muscle force in children with myelomeningocele. SUMMARY OF BACKGROUND DATA Myelomeningocele is a common spinal cord malformation with limitations linked to central nervous system lesions and abnormalities in respiratory movements. Despite this, little attention has been given to evaluating respiratory muscle force in these patients. METHODS Children with myelomeningocele aged between 4 and 14 years (myelomeningocele group; MG, n = 20) were studied and compared with healthy children (control group; CG, n = 20) matched for age and gender. Respiratory muscular force was evaluated by maximum inspiratory (Pimax) and expiratory (Pemax) pressures. RESULTS Groups were similar for age [CG = 8 (6-13) x MG = 8 (4-14), P &gt; 0.05]; gender, and body mass index [CG = 17.4 (14.1-24.7) x MG = 19.2 (12.6-31.9), P &gt; 0.05]. The lumbosacral region was predominantly affected (45%). Maximum respiratory pressures were significantly higher in CG than MG (Pimax = CG: -83 +/- 21.75 &gt; MG: -54.1 +/- 23.66; P &lt; 0.001 and Pemax = CG: +87.4 +/- 26.28 &gt; MG: +64.6 +/- 26.97; P = 0.01). Patients with upper spinal lesion (UL) had lower maximum respiratory pressure values than those with lower spinal lesion (LL), [Pimax (UL = -38.33 +/- 11.20 cm H2O x LL = -60.85 +/- 24.62 cm H2O), P &lt; 0.041 and Pemax (UL = +48 +/- 20.82 cm H2O x LL + 71.71 +/- 26.73 cm H2O), P = 0.067]). CONCLUSION Children with myelomeningocele at the ages studied presented reduced respiratory muscle force with more compromise in upper spinal lesion.", "author" : [ { "dropping-particle" : "", "family" : "Ronchi", "given" : "Carlos Fernando", "non-dropping-particle" : "", "parse-names" : false, "suffix" : "" }, { "dropping-particle" : "", "family" : "Antunes", "given" : "Leticia Cl\u00e1udia de Oliveira", "non-dropping-particle" : "", "parse-names" : false, "suffix" : "" }, { "dropping-particle" : "", "family" : "Fioretto", "given" : "Jose Roberto", "non-dropping-particle" : "", "parse-names" : false, "suffix" : "" } ], "container-title" : "Spine", "id" : "ITEM-1", "issue" : "3", "issued" : { "date-parts" : [ [ "2008", "2", "1" ] ] }, "page" : "E73-E75", "title" : "Respiratory Muscular Strength Decrease in Children With Mylomeningocele", "type" : "article-journal", "volume" : "33" }, "uris" : [ "http://www.mendeley.com/documents/?uuid=9761f29d-59e4-3fc0-9e5c-670f5d0d7ef6" ] } ], "mendeley" : { "formattedCitation" : "&lt;sup&gt;12&lt;/sup&gt;", "plainTextFormattedCitation" : "12", "previouslyFormattedCitation" : "&lt;sup&gt;12&lt;/sup&gt;" }, "properties" : { "noteIndex" : 0 }, "schema" : "https://github.com/citation-style-language/schema/raw/master/csl-citation.json" }</w:instrText>
      </w:r>
      <w:r w:rsidR="00D91C87">
        <w:fldChar w:fldCharType="separate"/>
      </w:r>
      <w:r w:rsidR="00D91C87" w:rsidRPr="00D91C87">
        <w:rPr>
          <w:noProof/>
          <w:vertAlign w:val="superscript"/>
        </w:rPr>
        <w:t>12</w:t>
      </w:r>
      <w:r w:rsidR="00D91C87">
        <w:fldChar w:fldCharType="end"/>
      </w:r>
      <w:r w:rsidR="00D91C87">
        <w:t xml:space="preserve"> found that </w:t>
      </w:r>
      <w:r w:rsidR="009B7BF0">
        <w:t xml:space="preserve">maximum respiratory pressure values were significantly lower in the MMC group than the control </w:t>
      </w:r>
      <w:proofErr w:type="gramStart"/>
      <w:r w:rsidR="009B7BF0">
        <w:t>group</w:t>
      </w:r>
      <w:r w:rsidR="001C59CB">
        <w:t>,</w:t>
      </w:r>
      <w:proofErr w:type="gramEnd"/>
      <w:r w:rsidR="001C59CB">
        <w:t xml:space="preserve"> indicating children with MMC have reduced respiratory muscle force.</w:t>
      </w:r>
      <w:r w:rsidR="00AA4196">
        <w:t xml:space="preserve"> As to be expected, a higher the lesion level w</w:t>
      </w:r>
      <w:r w:rsidR="0044110C">
        <w:t xml:space="preserve">as associated with more compromise, as seen by a lower maximum </w:t>
      </w:r>
      <w:r w:rsidR="0077750B">
        <w:t>expiratory and inspiratory</w:t>
      </w:r>
      <w:r w:rsidR="0044110C">
        <w:t xml:space="preserve"> pressure.</w:t>
      </w:r>
      <w:r w:rsidR="0044110C">
        <w:fldChar w:fldCharType="begin" w:fldLock="1"/>
      </w:r>
      <w:r w:rsidR="00840B50">
        <w:instrText>ADDIN CSL_CITATION { "citationItems" : [ { "id" : "ITEM-1", "itemData" : { "DOI" : "10.1097/BRS.0b013e3181624bc8", "ISSN" : "0362-2436", "PMID" : "18303448", "abstract" : "STUDY DESIGN Case-control study. OBJECTIVE To evaluate respiratory muscle force in children with myelomeningocele. SUMMARY OF BACKGROUND DATA Myelomeningocele is a common spinal cord malformation with limitations linked to central nervous system lesions and abnormalities in respiratory movements. Despite this, little attention has been given to evaluating respiratory muscle force in these patients. METHODS Children with myelomeningocele aged between 4 and 14 years (myelomeningocele group; MG, n = 20) were studied and compared with healthy children (control group; CG, n = 20) matched for age and gender. Respiratory muscular force was evaluated by maximum inspiratory (Pimax) and expiratory (Pemax) pressures. RESULTS Groups were similar for age [CG = 8 (6-13) x MG = 8 (4-14), P &gt; 0.05]; gender, and body mass index [CG = 17.4 (14.1-24.7) x MG = 19.2 (12.6-31.9), P &gt; 0.05]. The lumbosacral region was predominantly affected (45%). Maximum respiratory pressures were significantly higher in CG than MG (Pimax = CG: -83 +/- 21.75 &gt; MG: -54.1 +/- 23.66; P &lt; 0.001 and Pemax = CG: +87.4 +/- 26.28 &gt; MG: +64.6 +/- 26.97; P = 0.01). Patients with upper spinal lesion (UL) had lower maximum respiratory pressure values than those with lower spinal lesion (LL), [Pimax (UL = -38.33 +/- 11.20 cm H2O x LL = -60.85 +/- 24.62 cm H2O), P &lt; 0.041 and Pemax (UL = +48 +/- 20.82 cm H2O x LL + 71.71 +/- 26.73 cm H2O), P = 0.067]). CONCLUSION Children with myelomeningocele at the ages studied presented reduced respiratory muscle force with more compromise in upper spinal lesion.", "author" : [ { "dropping-particle" : "", "family" : "Ronchi", "given" : "Carlos Fernando", "non-dropping-particle" : "", "parse-names" : false, "suffix" : "" }, { "dropping-particle" : "", "family" : "Antunes", "given" : "Leticia Cl\u00e1udia de Oliveira", "non-dropping-particle" : "", "parse-names" : false, "suffix" : "" }, { "dropping-particle" : "", "family" : "Fioretto", "given" : "Jose Roberto", "non-dropping-particle" : "", "parse-names" : false, "suffix" : "" } ], "container-title" : "Spine", "id" : "ITEM-1", "issue" : "3", "issued" : { "date-parts" : [ [ "2008", "2", "1" ] ] }, "page" : "E73-E75", "title" : "Respiratory Muscular Strength Decrease in Children With Mylomeningocele", "type" : "article-journal", "volume" : "33" }, "uris" : [ "http://www.mendeley.com/documents/?uuid=9761f29d-59e4-3fc0-9e5c-670f5d0d7ef6" ] } ], "mendeley" : { "formattedCitation" : "&lt;sup&gt;12&lt;/sup&gt;", "plainTextFormattedCitation" : "12", "previouslyFormattedCitation" : "&lt;sup&gt;12&lt;/sup&gt;" }, "properties" : { "noteIndex" : 0 }, "schema" : "https://github.com/citation-style-language/schema/raw/master/csl-citation.json" }</w:instrText>
      </w:r>
      <w:r w:rsidR="0044110C">
        <w:fldChar w:fldCharType="separate"/>
      </w:r>
      <w:r w:rsidR="0044110C" w:rsidRPr="00D91C87">
        <w:rPr>
          <w:noProof/>
          <w:vertAlign w:val="superscript"/>
        </w:rPr>
        <w:t>12</w:t>
      </w:r>
      <w:r w:rsidR="0044110C">
        <w:fldChar w:fldCharType="end"/>
      </w:r>
      <w:r w:rsidR="00D12725">
        <w:t xml:space="preserve"> </w:t>
      </w:r>
      <w:r w:rsidR="00B80A6E">
        <w:t>Decreased caloric expenditure and cardiovascular fitness leads to obesity in greater than 20% of school-aged children with MMC.</w:t>
      </w:r>
      <w:r w:rsidR="00B80A6E">
        <w:fldChar w:fldCharType="begin" w:fldLock="1"/>
      </w:r>
      <w:r w:rsidR="00D91C87">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B80A6E">
        <w:fldChar w:fldCharType="separate"/>
      </w:r>
      <w:r w:rsidR="00B80A6E" w:rsidRPr="00D12725">
        <w:rPr>
          <w:noProof/>
          <w:vertAlign w:val="superscript"/>
        </w:rPr>
        <w:t>8</w:t>
      </w:r>
      <w:r w:rsidR="00B80A6E">
        <w:fldChar w:fldCharType="end"/>
      </w:r>
      <w:r w:rsidR="00B80A6E">
        <w:t xml:space="preserve"> </w:t>
      </w:r>
      <w:r w:rsidR="001435E8">
        <w:t xml:space="preserve">Obesity can significantly inhibit mobility and result in additional health complications. </w:t>
      </w:r>
      <w:r w:rsidR="008434EA">
        <w:t xml:space="preserve">In a study by </w:t>
      </w:r>
      <w:proofErr w:type="spellStart"/>
      <w:r w:rsidR="008434EA">
        <w:t>Buffart</w:t>
      </w:r>
      <w:proofErr w:type="spellEnd"/>
      <w:r w:rsidR="008434EA">
        <w:t xml:space="preserve"> et al.</w:t>
      </w:r>
      <w:r w:rsidR="00840B50">
        <w:fldChar w:fldCharType="begin" w:fldLock="1"/>
      </w:r>
      <w:r w:rsidR="007F6ED3">
        <w:instrText>ADDIN CSL_CITATION { "citationItems" : [ { "id" : "ITEM-1", "itemData" : { "DOI" : "10.1016/j.apmr.2008.04.015", "ISSN" : "00039993", "PMID" : "18835477", "abstract" : "OBJECTIVES To describe cardiovascular disease (CVD) risk factors in adolescents and young adults with myelomeningocele (MMC) and to explore relationships with physical activity, aerobic fitness, and body fat. DESIGN Cross-sectional study. SETTING Outpatient clinic. PARTICIPANTS Adolescents and young adults (N=31) with MMC (58% men) age 16 through 30 years; 13 were ambulatory and 18 were nonambulatory. INTERVENTIONS Not applicable. MAIN OUTCOME MEASURES We studied biologic and lifestyle-related CVD risk factors, including lipid and lipoprotein profiles, blood pressure, aerobic fitness (Vo(2)peak), body fat, daily physical activity, and smoking behavior. We considered subjects at increased CVD risk when 2 or more of the following risk factors clustered: systolic blood pressure, total serum cholesterol (TC), high-density lipoprotein cholesterol (HDL-C), and cigarette smoking. Relationships were studied using regression analyses. RESULTS Levels of TC, low-density lipoprotein cholesterol, and triglycerides were elevated in 29%, 38%, and 3% of the participants, respectively. HDL-C was reduced in 19%. Hypertension was found in 20%, and 19% were current cigarette smokers. Based on the clustering of risk factors, 42% of the participants were at increased CVD risk: 15% of ambulatory participants and 61% of nonambulatory participants (P=.03). Adjusted for sex and ambulatory status, participants with higher aerobic fitness tended to be more likely to have no CVD risk (odds ratio=13.0; P=.07). CVD risk was not associated to physical activity and body fat. CONCLUSIONS A large proportion of the study sample was at CVD risk, indicated by clustering of risk factors. Improving aerobic fitness in young adults with MMC may contribute in reducing CVD risk; this needs to be confirmed in future studies.", "author" : [ { "dropping-particle" : "", "family" : "Buffart", "given" : "Laurien M.", "non-dropping-particle" : "", "parse-names" : false, "suffix" : "" }, { "dropping-particle" : "", "family" : "Berg-Emons", "given" : "Rita J.", "non-dropping-particle" : "van den", "parse-names" : false, "suffix" : "" }, { "dropping-particle" : "", "family" : "Burdorf", "given" : "Alex", "non-dropping-particle" : "", "parse-names" : false, "suffix" : "" }, { "dropping-particle" : "", "family" : "Janssen", "given" : "Wim G.", "non-dropping-particle" : "", "parse-names" : false, "suffix" : "" }, { "dropping-particle" : "", "family" : "Stam", "given" : "Henk J.", "non-dropping-particle" : "", "parse-names" : false, "suffix" : "" }, { "dropping-particle" : "", "family" : "Roebroeck", "given" : "Marij E.", "non-dropping-particle" : "", "parse-names" : false, "suffix" : "" } ], "container-title" : "Archives of Physical Medicine and Rehabilitation", "id" : "ITEM-1", "issue" : "11", "issued" : { "date-parts" : [ [ "2008", "11" ] ] }, "page" : "2167-2173", "title" : "Cardiovascular Disease Risk Factors and the Relationships With Physical Activity, Aerobic Fitness, and Body Fat in Adolescents and Young Adults With Myelomeningocele", "type" : "article-journal", "volume" : "89" }, "uris" : [ "http://www.mendeley.com/documents/?uuid=710ad926-c31a-3d4c-8605-ae729322190e" ] } ], "mendeley" : { "formattedCitation" : "&lt;sup&gt;13&lt;/sup&gt;", "plainTextFormattedCitation" : "13", "previouslyFormattedCitation" : "&lt;sup&gt;13&lt;/sup&gt;" }, "properties" : { "noteIndex" : 0 }, "schema" : "https://github.com/citation-style-language/schema/raw/master/csl-citation.json" }</w:instrText>
      </w:r>
      <w:r w:rsidR="00840B50">
        <w:fldChar w:fldCharType="separate"/>
      </w:r>
      <w:r w:rsidR="00840B50" w:rsidRPr="00840B50">
        <w:rPr>
          <w:noProof/>
          <w:vertAlign w:val="superscript"/>
        </w:rPr>
        <w:t>13</w:t>
      </w:r>
      <w:r w:rsidR="00840B50">
        <w:fldChar w:fldCharType="end"/>
      </w:r>
      <w:r w:rsidR="008434EA">
        <w:t xml:space="preserve"> 42% of individuals with MMC showed a cluster of </w:t>
      </w:r>
      <w:r w:rsidR="002832CA">
        <w:t>at least two risk factors for cardiovascular disease.</w:t>
      </w:r>
      <w:r w:rsidR="00840B50">
        <w:t xml:space="preserve"> </w:t>
      </w:r>
      <w:r w:rsidR="00FA7871">
        <w:t>Another study revealed that</w:t>
      </w:r>
      <w:r w:rsidR="00840B50">
        <w:t xml:space="preserve"> 32% of individuals with </w:t>
      </w:r>
      <w:r w:rsidR="00FA7871">
        <w:t>SB had metabolic syndrome, which is an established predictor of death from coronary heart disease and cardiovascular disease.</w:t>
      </w:r>
      <w:r w:rsidR="007F6ED3">
        <w:fldChar w:fldCharType="begin" w:fldLock="1"/>
      </w:r>
      <w:r w:rsidR="00227EDE">
        <w:instrText>ADDIN CSL_CITATION { "citationItems" : [ { "id" : "ITEM-1", "itemData" : { "DOI" : "10.1080/10400435.2012.747572", "ISSN" : "1040-0435", "PMID" : "24620701", "abstract" : "Obesity, deconditioning, cognitive impairment, and poor exercise tolerance are health issues concerning adults with spina bifida (SB). Our aim is to describe exercise participation and identify motivating tactics and exercise devices that increase participation. In a quasi-experimental randomized crossover design, the GameCycle was compared to a Saratoga Silver I arm ergometer. Personalized free or low-cost text/voice message reminders to exercise were sent. Nineteen young adults with SB were assigned to either the GameCycle or Saratoga exercise group. Within each group, participants were randomized to receive reminders to exercise, or no reminders, then crossed over to the opposite message group after eight weeks. Before and after a 16-week exercise program anthropometric, metabolic, exercise testing and questionnaire data, and recorded participation were collected. Miles traveled by the GameCycle group were significantly higher than the Saratoga exercise groups. No significant differences were found in participation between the message reminder groups. Low participation rates were seen overall. Those using the GameCycle traveled more miles. Barriers to exercise participation may have superseded ability to motivate adults with SB to exercise even with electronic reminders. Support from therapists to combat deconditioning and develop coping skills may be needed.", "author" : [ { "dropping-particle" : "", "family" : "Crytzer", "given" : "Theresa M", "non-dropping-particle" : "", "parse-names" : false, "suffix" : "" }, { "dropping-particle" : "", "family" : "Dicianno", "given" : "Brad E", "non-dropping-particle" : "", "parse-names" : false, "suffix" : "" }, { "dropping-particle" : "", "family" : "Fairman", "given" : "Andrea D", "non-dropping-particle" : "", "parse-names" : false, "suffix" : "" } ], "container-title" : "Assistive technology : the official journal of RESNA", "id" : "ITEM-1", "issue" : "4", "issued" : { "date-parts" : [ [ "2013" ] ] }, "page" : "181-93", "publisher" : "NIH Public Access", "title" : "Effectiveness of an upper extremity exercise device and text message reminders to exercise in adults with spina bifida: a pilot study.", "type" : "article-journal", "volume" : "25" }, "uris" : [ "http://www.mendeley.com/documents/?uuid=fb7ef4ee-f532-3569-91f5-0602b5303e22" ] } ], "mendeley" : { "formattedCitation" : "&lt;sup&gt;14&lt;/sup&gt;", "plainTextFormattedCitation" : "14", "previouslyFormattedCitation" : "&lt;sup&gt;14&lt;/sup&gt;" }, "properties" : { "noteIndex" : 0 }, "schema" : "https://github.com/citation-style-language/schema/raw/master/csl-citation.json" }</w:instrText>
      </w:r>
      <w:r w:rsidR="007F6ED3">
        <w:fldChar w:fldCharType="separate"/>
      </w:r>
      <w:r w:rsidR="007F6ED3" w:rsidRPr="007F6ED3">
        <w:rPr>
          <w:noProof/>
          <w:vertAlign w:val="superscript"/>
        </w:rPr>
        <w:t>14</w:t>
      </w:r>
      <w:r w:rsidR="007F6ED3">
        <w:fldChar w:fldCharType="end"/>
      </w:r>
      <w:r w:rsidR="00FA7871">
        <w:t xml:space="preserve"> </w:t>
      </w:r>
      <w:r w:rsidR="002832CA">
        <w:t xml:space="preserve"> </w:t>
      </w:r>
      <w:r w:rsidR="00B80A6E">
        <w:t xml:space="preserve"> </w:t>
      </w:r>
    </w:p>
    <w:p w14:paraId="69550F48" w14:textId="77777777" w:rsidR="00C054BA" w:rsidRPr="00C054BA" w:rsidRDefault="00C054BA" w:rsidP="00C054BA">
      <w:pPr>
        <w:pStyle w:val="ListParagraph"/>
      </w:pPr>
    </w:p>
    <w:p w14:paraId="36AB40E9" w14:textId="2008B7FF" w:rsidR="00550841" w:rsidRDefault="00273AAA" w:rsidP="00936C50">
      <w:pPr>
        <w:pStyle w:val="ListParagraph"/>
        <w:numPr>
          <w:ilvl w:val="0"/>
          <w:numId w:val="3"/>
        </w:numPr>
      </w:pPr>
      <w:r w:rsidRPr="00E707DF">
        <w:rPr>
          <w:i/>
        </w:rPr>
        <w:t xml:space="preserve">Neuromuscular: </w:t>
      </w:r>
      <w:r w:rsidR="00550841">
        <w:t>MMC affects sacral parasympathetic nerves that innervate the muscular walls of the urethra, bladder and rectum, and are vital to sexual function.</w:t>
      </w:r>
      <w:r w:rsidR="00550841">
        <w:fldChar w:fldCharType="begin" w:fldLock="1"/>
      </w:r>
      <w:r w:rsidR="00F85CBD">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550841">
        <w:fldChar w:fldCharType="separate"/>
      </w:r>
      <w:r w:rsidR="00BD0CA7" w:rsidRPr="00E707DF">
        <w:rPr>
          <w:noProof/>
          <w:vertAlign w:val="superscript"/>
        </w:rPr>
        <w:t>8</w:t>
      </w:r>
      <w:r w:rsidR="00550841">
        <w:fldChar w:fldCharType="end"/>
      </w:r>
      <w:r w:rsidR="00550841">
        <w:t xml:space="preserve"> In addition, the sympathetic nerves controlling the bladder outlet are usually involved.</w:t>
      </w:r>
      <w:r w:rsidR="00550841">
        <w:fldChar w:fldCharType="begin" w:fldLock="1"/>
      </w:r>
      <w:r w:rsidR="00F85CBD">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550841">
        <w:fldChar w:fldCharType="separate"/>
      </w:r>
      <w:r w:rsidR="00BD0CA7" w:rsidRPr="00E707DF">
        <w:rPr>
          <w:noProof/>
          <w:vertAlign w:val="superscript"/>
        </w:rPr>
        <w:t>8</w:t>
      </w:r>
      <w:r w:rsidR="00550841">
        <w:fldChar w:fldCharType="end"/>
      </w:r>
      <w:r w:rsidR="00550841">
        <w:t xml:space="preserve"> Bowel and bladder dysfunctions present in almost all individuals with MMC, along with differing degrees of sexual dysfunction.</w:t>
      </w:r>
      <w:r w:rsidR="00550841">
        <w:fldChar w:fldCharType="begin" w:fldLock="1"/>
      </w:r>
      <w:r w:rsidR="00F85CBD">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550841">
        <w:fldChar w:fldCharType="separate"/>
      </w:r>
      <w:r w:rsidR="00BD0CA7" w:rsidRPr="00E707DF">
        <w:rPr>
          <w:noProof/>
          <w:vertAlign w:val="superscript"/>
        </w:rPr>
        <w:t>8</w:t>
      </w:r>
      <w:r w:rsidR="00550841">
        <w:fldChar w:fldCharType="end"/>
      </w:r>
      <w:r w:rsidR="00550841">
        <w:t xml:space="preserve"> </w:t>
      </w:r>
      <w:r w:rsidR="001C6284">
        <w:t>Effective bladder intervention for most individuals is setting up a regularly timed schedule for voiding through clean intermittent cathet</w:t>
      </w:r>
      <w:r w:rsidR="00A033CF">
        <w:t>erization.</w:t>
      </w:r>
      <w:r w:rsidR="00A033CF">
        <w:fldChar w:fldCharType="begin" w:fldLock="1"/>
      </w:r>
      <w:r w:rsidR="00286969">
        <w:instrText>ADDIN CSL_CITATION { "citationItems" : [ { "id" : "ITEM-1", "itemData" : { "author" : [ { "dropping-particle" : "", "family" : "Campbell S, Palisano R, Orlin", "given" : "M", "non-dropping-particle" : "", "parse-names" : false, "suffix" : "" } ], "edition" : "4th Editio", "id" : "ITEM-1", "issued" : { "date-parts" : [ [ "2012" ] ] }, "publisher" : "Elsevier Saunders", "publisher-place" : "St. Louis, MO", "title" : "Physical Therapy for Children", "type" : "book" }, "uris" : [ "http://www.mendeley.com/documents/?uuid=f71d8574-efa2-455b-b200-8561f4db011a" ] } ], "mendeley" : { "formattedCitation" : "&lt;sup&gt;9&lt;/sup&gt;", "plainTextFormattedCitation" : "9", "previouslyFormattedCitation" : "&lt;sup&gt;9&lt;/sup&gt;" }, "properties" : { "noteIndex" : 0 }, "schema" : "https://github.com/citation-style-language/schema/raw/master/csl-citation.json" }</w:instrText>
      </w:r>
      <w:r w:rsidR="00A033CF">
        <w:fldChar w:fldCharType="separate"/>
      </w:r>
      <w:r w:rsidR="00A033CF" w:rsidRPr="00526B31">
        <w:rPr>
          <w:noProof/>
          <w:vertAlign w:val="superscript"/>
        </w:rPr>
        <w:t>9</w:t>
      </w:r>
      <w:r w:rsidR="00A033CF">
        <w:fldChar w:fldCharType="end"/>
      </w:r>
      <w:r w:rsidR="00A033CF">
        <w:t xml:space="preserve"> Young children should be taught to catheterize themselves, with mastery typically occurring </w:t>
      </w:r>
      <w:r w:rsidR="000E45C6">
        <w:t>around 6 to 8 years old.</w:t>
      </w:r>
      <w:r w:rsidR="000E45C6">
        <w:fldChar w:fldCharType="begin" w:fldLock="1"/>
      </w:r>
      <w:r w:rsidR="00286969">
        <w:instrText>ADDIN CSL_CITATION { "citationItems" : [ { "id" : "ITEM-1", "itemData" : { "author" : [ { "dropping-particle" : "", "family" : "Campbell S, Palisano R, Orlin", "given" : "M", "non-dropping-particle" : "", "parse-names" : false, "suffix" : "" } ], "edition" : "4th Editio", "id" : "ITEM-1", "issued" : { "date-parts" : [ [ "2012" ] ] }, "publisher" : "Elsevier Saunders", "publisher-place" : "St. Louis, MO", "title" : "Physical Therapy for Children", "type" : "book" }, "uris" : [ "http://www.mendeley.com/documents/?uuid=f71d8574-efa2-455b-b200-8561f4db011a" ] } ], "mendeley" : { "formattedCitation" : "&lt;sup&gt;9&lt;/sup&gt;", "plainTextFormattedCitation" : "9", "previouslyFormattedCitation" : "&lt;sup&gt;9&lt;/sup&gt;" }, "properties" : { "noteIndex" : 0 }, "schema" : "https://github.com/citation-style-language/schema/raw/master/csl-citation.json" }</w:instrText>
      </w:r>
      <w:r w:rsidR="000E45C6">
        <w:fldChar w:fldCharType="separate"/>
      </w:r>
      <w:r w:rsidR="000E45C6" w:rsidRPr="00526B31">
        <w:rPr>
          <w:noProof/>
          <w:vertAlign w:val="superscript"/>
        </w:rPr>
        <w:t>9</w:t>
      </w:r>
      <w:r w:rsidR="000E45C6">
        <w:fldChar w:fldCharType="end"/>
      </w:r>
      <w:r w:rsidR="000E45C6">
        <w:t xml:space="preserve"> </w:t>
      </w:r>
      <w:r w:rsidR="00550841">
        <w:t xml:space="preserve">Most with MMC have </w:t>
      </w:r>
      <w:proofErr w:type="spellStart"/>
      <w:r w:rsidR="00550841">
        <w:t>Chiari</w:t>
      </w:r>
      <w:proofErr w:type="spellEnd"/>
      <w:r w:rsidR="00550841">
        <w:t xml:space="preserve"> II malformation, where the cerebellum herniates downward through the foramen magnum, with associated hydrocephalus.</w:t>
      </w:r>
      <w:r w:rsidR="00550841">
        <w:fldChar w:fldCharType="begin" w:fldLock="1"/>
      </w:r>
      <w:r w:rsidR="00F85CBD">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id" : "ITEM-2",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2", "issue" : "4", "issued" : { "date-parts" : [ [ "2010", "8" ] ] }, "page" : "879-892", "title" : "Children with Spina Bifida: Key Clinical Issues", "type" : "article-journal", "volume" : "57" }, "uris" : [ "http://www.mendeley.com/documents/?uuid=74f1b1a8-a013-3590-81f7-25ca4cdaf57a" ] } ], "mendeley" : { "formattedCitation" : "&lt;sup&gt;5,8&lt;/sup&gt;", "plainTextFormattedCitation" : "5,8", "previouslyFormattedCitation" : "&lt;sup&gt;5,8&lt;/sup&gt;" }, "properties" : { "noteIndex" : 0 }, "schema" : "https://github.com/citation-style-language/schema/raw/master/csl-citation.json" }</w:instrText>
      </w:r>
      <w:r w:rsidR="00550841">
        <w:fldChar w:fldCharType="separate"/>
      </w:r>
      <w:r w:rsidR="00BD0CA7" w:rsidRPr="00E707DF">
        <w:rPr>
          <w:noProof/>
          <w:vertAlign w:val="superscript"/>
        </w:rPr>
        <w:t>5,8</w:t>
      </w:r>
      <w:r w:rsidR="00550841">
        <w:fldChar w:fldCharType="end"/>
      </w:r>
      <w:r w:rsidR="00550841">
        <w:t xml:space="preserve"> Out of those with </w:t>
      </w:r>
      <w:proofErr w:type="spellStart"/>
      <w:r w:rsidR="00550841">
        <w:t>Chiari</w:t>
      </w:r>
      <w:proofErr w:type="spellEnd"/>
      <w:r w:rsidR="00550841">
        <w:t xml:space="preserve"> II malformations, 80% with sacral lesions and over 90% with higher-level lesions require a shunt.</w:t>
      </w:r>
      <w:r w:rsidR="00550841">
        <w:fldChar w:fldCharType="begin" w:fldLock="1"/>
      </w:r>
      <w:r w:rsidR="00F85CBD">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550841">
        <w:fldChar w:fldCharType="separate"/>
      </w:r>
      <w:r w:rsidR="00BD0CA7" w:rsidRPr="00E707DF">
        <w:rPr>
          <w:noProof/>
          <w:vertAlign w:val="superscript"/>
        </w:rPr>
        <w:t>8</w:t>
      </w:r>
      <w:r w:rsidR="00550841">
        <w:fldChar w:fldCharType="end"/>
      </w:r>
      <w:r w:rsidR="00550841">
        <w:t xml:space="preserve"> </w:t>
      </w:r>
      <w:proofErr w:type="spellStart"/>
      <w:r w:rsidR="00550841">
        <w:t>Chiari</w:t>
      </w:r>
      <w:proofErr w:type="spellEnd"/>
      <w:r w:rsidR="00550841">
        <w:t xml:space="preserve"> II malformations can present with apnea, swallowing difficulties and stridor in a newborn baby.</w:t>
      </w:r>
      <w:r w:rsidR="00550841">
        <w:fldChar w:fldCharType="begin" w:fldLock="1"/>
      </w:r>
      <w:r w:rsidR="00B8237F">
        <w:instrText>ADDIN CSL_CITATION { "citationItems" : [ { "id" : "ITEM-1", "itemData" : { "DOI" : "10.1016/S0140-6736(04)17445-X", "ISSN" : "01406736", "PMID" : "15555669", "abstract" : "Spina bifida results from failure of fusion of the caudal neural tube, and is one of the most common malformations of human structure. The causes of this disorder are heterogeneous and include chromosome abnormalities, single gene disorders, and teratogenic exposures. However, the cause is not known in most cases. Up to 70% of spina bifida cases can be prevented by maternal, periconceptional folic acid supplementation. The mechanism underlying this protective effect is unknown, but it is likely to include genes that regulate folate transport and metabolism. Individuals with spina bifida need both surgical and medical management. Although surgical closure of the malformation is generally done in the neonatal period, a randomised clinical trial to assess in utero closure of spina bifida has been initiated in the USA. Medical management is a lifelong necessity for individuals with spina bifida, and should be provided by a multidisciplinary team.", "author" : [ { "dropping-particle" : "", "family" : "Mitchell", "given" : "Laura E", "non-dropping-particle" : "", "parse-names" : false, "suffix" : "" }, { "dropping-particle" : "", "family" : "Adzick", "given" : "N Scott", "non-dropping-particle" : "", "parse-names" : false, "suffix" : "" }, { "dropping-particle" : "", "family" : "Melchionne", "given" : "Jeanne", "non-dropping-particle" : "", "parse-names" : false, "suffix" : "" }, { "dropping-particle" : "", "family" : "Pasquariello", "given" : "Patrick S", "non-dropping-particle" : "", "parse-names" : false, "suffix" : "" }, { "dropping-particle" : "", "family" : "Sutton", "given" : "Leslie N", "non-dropping-particle" : "", "parse-names" : false, "suffix" : "" }, { "dropping-particle" : "", "family" : "Whitehead", "given" : "Alexander S", "non-dropping-particle" : "", "parse-names" : false, "suffix" : "" } ], "container-title" : "The Lancet", "id" : "ITEM-1", "issue" : "9448", "issued" : { "date-parts" : [ [ "2004", "11" ] ] }, "page" : "1885-1895", "title" : "Spina bifida", "type" : "article-journal", "volume" : "364" }, "uris" : [ "http://www.mendeley.com/documents/?uuid=4560b1d2-7326-3857-9b49-972390555520" ] } ], "mendeley" : { "formattedCitation" : "&lt;sup&gt;1&lt;/sup&gt;", "plainTextFormattedCitation" : "1", "previouslyFormattedCitation" : "&lt;sup&gt;1&lt;/sup&gt;" }, "properties" : { "noteIndex" : 0 }, "schema" : "https://github.com/citation-style-language/schema/raw/master/csl-citation.json" }</w:instrText>
      </w:r>
      <w:r w:rsidR="00550841">
        <w:fldChar w:fldCharType="separate"/>
      </w:r>
      <w:r w:rsidR="00BD0CC9" w:rsidRPr="00E707DF">
        <w:rPr>
          <w:noProof/>
          <w:vertAlign w:val="superscript"/>
        </w:rPr>
        <w:t>1</w:t>
      </w:r>
      <w:r w:rsidR="00550841">
        <w:fldChar w:fldCharType="end"/>
      </w:r>
      <w:r w:rsidR="00550841">
        <w:t xml:space="preserve"> In older children, symptoms of </w:t>
      </w:r>
      <w:proofErr w:type="spellStart"/>
      <w:r w:rsidR="00550841">
        <w:t>Chiari</w:t>
      </w:r>
      <w:proofErr w:type="spellEnd"/>
      <w:r w:rsidR="00550841">
        <w:t xml:space="preserve"> II malformations can include balance and coordination difficulties, headache, </w:t>
      </w:r>
      <w:proofErr w:type="spellStart"/>
      <w:r w:rsidR="00550841">
        <w:t>quadriparesis</w:t>
      </w:r>
      <w:proofErr w:type="spellEnd"/>
      <w:r w:rsidR="00550841">
        <w:t xml:space="preserve"> and scoliosis.</w:t>
      </w:r>
      <w:r w:rsidR="00550841">
        <w:fldChar w:fldCharType="begin" w:fldLock="1"/>
      </w:r>
      <w:r w:rsidR="00B8237F">
        <w:instrText>ADDIN CSL_CITATION { "citationItems" : [ { "id" : "ITEM-1", "itemData" : { "DOI" : "10.1016/S0140-6736(04)17445-X", "ISSN" : "01406736", "PMID" : "15555669", "abstract" : "Spina bifida results from failure of fusion of the caudal neural tube, and is one of the most common malformations of human structure. The causes of this disorder are heterogeneous and include chromosome abnormalities, single gene disorders, and teratogenic exposures. However, the cause is not known in most cases. Up to 70% of spina bifida cases can be prevented by maternal, periconceptional folic acid supplementation. The mechanism underlying this protective effect is unknown, but it is likely to include genes that regulate folate transport and metabolism. Individuals with spina bifida need both surgical and medical management. Although surgical closure of the malformation is generally done in the neonatal period, a randomised clinical trial to assess in utero closure of spina bifida has been initiated in the USA. Medical management is a lifelong necessity for individuals with spina bifida, and should be provided by a multidisciplinary team.", "author" : [ { "dropping-particle" : "", "family" : "Mitchell", "given" : "Laura E", "non-dropping-particle" : "", "parse-names" : false, "suffix" : "" }, { "dropping-particle" : "", "family" : "Adzick", "given" : "N Scott", "non-dropping-particle" : "", "parse-names" : false, "suffix" : "" }, { "dropping-particle" : "", "family" : "Melchionne", "given" : "Jeanne", "non-dropping-particle" : "", "parse-names" : false, "suffix" : "" }, { "dropping-particle" : "", "family" : "Pasquariello", "given" : "Patrick S", "non-dropping-particle" : "", "parse-names" : false, "suffix" : "" }, { "dropping-particle" : "", "family" : "Sutton", "given" : "Leslie N", "non-dropping-particle" : "", "parse-names" : false, "suffix" : "" }, { "dropping-particle" : "", "family" : "Whitehead", "given" : "Alexander S", "non-dropping-particle" : "", "parse-names" : false, "suffix" : "" } ], "container-title" : "The Lancet", "id" : "ITEM-1", "issue" : "9448", "issued" : { "date-parts" : [ [ "2004", "11" ] ] }, "page" : "1885-1895", "title" : "Spina bifida", "type" : "article-journal", "volume" : "364" }, "uris" : [ "http://www.mendeley.com/documents/?uuid=4560b1d2-7326-3857-9b49-972390555520" ] } ], "mendeley" : { "formattedCitation" : "&lt;sup&gt;1&lt;/sup&gt;", "plainTextFormattedCitation" : "1", "previouslyFormattedCitation" : "&lt;sup&gt;1&lt;/sup&gt;" }, "properties" : { "noteIndex" : 0 }, "schema" : "https://github.com/citation-style-language/schema/raw/master/csl-citation.json" }</w:instrText>
      </w:r>
      <w:r w:rsidR="00550841">
        <w:fldChar w:fldCharType="separate"/>
      </w:r>
      <w:r w:rsidR="00BD0CC9" w:rsidRPr="00E707DF">
        <w:rPr>
          <w:noProof/>
          <w:vertAlign w:val="superscript"/>
        </w:rPr>
        <w:t>1</w:t>
      </w:r>
      <w:r w:rsidR="00550841">
        <w:fldChar w:fldCharType="end"/>
      </w:r>
      <w:r w:rsidR="00550841">
        <w:t xml:space="preserve"> </w:t>
      </w:r>
      <w:r w:rsidR="00B55A22">
        <w:t xml:space="preserve">It’s important to be aware of the signs of shunt failure, which presents as </w:t>
      </w:r>
      <w:r w:rsidR="00E707DF" w:rsidRPr="00E707DF">
        <w:t>rapidly enla</w:t>
      </w:r>
      <w:r w:rsidR="00E707DF">
        <w:t xml:space="preserve">rging head circumference and </w:t>
      </w:r>
      <w:r w:rsidR="00E707DF" w:rsidRPr="00E707DF">
        <w:t>swelling or</w:t>
      </w:r>
      <w:r w:rsidR="00E707DF">
        <w:t xml:space="preserve"> redness along the shun</w:t>
      </w:r>
      <w:r w:rsidR="00867C3A">
        <w:t>t track in infants and toddlers.</w:t>
      </w:r>
      <w:r w:rsidR="00867C3A">
        <w:fldChar w:fldCharType="begin" w:fldLock="1"/>
      </w:r>
      <w:r w:rsidR="003328A4">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867C3A">
        <w:fldChar w:fldCharType="separate"/>
      </w:r>
      <w:r w:rsidR="00867C3A" w:rsidRPr="00867C3A">
        <w:rPr>
          <w:noProof/>
          <w:vertAlign w:val="superscript"/>
        </w:rPr>
        <w:t>8</w:t>
      </w:r>
      <w:r w:rsidR="00867C3A">
        <w:fldChar w:fldCharType="end"/>
      </w:r>
      <w:r w:rsidR="00676770">
        <w:t xml:space="preserve"> In young children the </w:t>
      </w:r>
      <w:r w:rsidR="00867C3A">
        <w:t>signs are more subtle and insidious</w:t>
      </w:r>
      <w:r w:rsidR="00E707DF">
        <w:t xml:space="preserve"> </w:t>
      </w:r>
      <w:r w:rsidR="00867C3A">
        <w:t>and include a</w:t>
      </w:r>
      <w:r w:rsidR="00676770">
        <w:t xml:space="preserve"> </w:t>
      </w:r>
      <w:r w:rsidR="00E707DF" w:rsidRPr="00E707DF">
        <w:t>headache, irritability,</w:t>
      </w:r>
      <w:r w:rsidR="009E2F0E">
        <w:t xml:space="preserve"> </w:t>
      </w:r>
      <w:r w:rsidR="00E707DF" w:rsidRPr="00E707DF">
        <w:t>lethargy, and vomiting, mild drowsiness and impaired attention and coordinatio</w:t>
      </w:r>
      <w:r w:rsidR="00867C3A">
        <w:t>n.</w:t>
      </w:r>
      <w:r w:rsidR="00867C3A">
        <w:fldChar w:fldCharType="begin" w:fldLock="1"/>
      </w:r>
      <w:r w:rsidR="003328A4">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867C3A">
        <w:fldChar w:fldCharType="separate"/>
      </w:r>
      <w:r w:rsidR="00867C3A" w:rsidRPr="00867C3A">
        <w:rPr>
          <w:noProof/>
          <w:vertAlign w:val="superscript"/>
        </w:rPr>
        <w:t>8</w:t>
      </w:r>
      <w:r w:rsidR="00867C3A">
        <w:fldChar w:fldCharType="end"/>
      </w:r>
      <w:r w:rsidR="00AE3723">
        <w:t xml:space="preserve"> </w:t>
      </w:r>
      <w:r w:rsidR="00494B6C">
        <w:t xml:space="preserve">Tethered cord can also cause neurologic deterioration in children with MMC. </w:t>
      </w:r>
      <w:r w:rsidR="003532F7">
        <w:t xml:space="preserve">Normally during growth, the spinal cord ascends within the canal </w:t>
      </w:r>
      <w:r w:rsidR="00BD500A">
        <w:t xml:space="preserve">and the </w:t>
      </w:r>
      <w:proofErr w:type="spellStart"/>
      <w:r w:rsidR="00BD500A">
        <w:t>conus</w:t>
      </w:r>
      <w:proofErr w:type="spellEnd"/>
      <w:r w:rsidR="00BD500A">
        <w:t xml:space="preserve"> </w:t>
      </w:r>
      <w:proofErr w:type="spellStart"/>
      <w:r w:rsidR="00BD500A">
        <w:t>medullaris</w:t>
      </w:r>
      <w:proofErr w:type="spellEnd"/>
      <w:r w:rsidR="00BD500A">
        <w:t xml:space="preserve"> moves from L4 to L2 by puberty, however, in spina bifida, the abnormal </w:t>
      </w:r>
      <w:r w:rsidR="00223195">
        <w:t>cord can become tethered to scar tissue or bony deformities, resulting in ischemic damage.</w:t>
      </w:r>
      <w:r w:rsidR="00663DC8">
        <w:fldChar w:fldCharType="begin" w:fldLock="1"/>
      </w:r>
      <w:r w:rsidR="00867C3A">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663DC8">
        <w:fldChar w:fldCharType="separate"/>
      </w:r>
      <w:r w:rsidR="00663DC8" w:rsidRPr="00AE3723">
        <w:rPr>
          <w:noProof/>
          <w:vertAlign w:val="superscript"/>
        </w:rPr>
        <w:t>8</w:t>
      </w:r>
      <w:r w:rsidR="00663DC8">
        <w:fldChar w:fldCharType="end"/>
      </w:r>
      <w:r w:rsidR="00223195">
        <w:t xml:space="preserve"> Signs and symptoms of tethered cord</w:t>
      </w:r>
      <w:r w:rsidR="008C39B0">
        <w:t xml:space="preserve"> are most common around 6 to 12 years old and</w:t>
      </w:r>
      <w:r w:rsidR="00223195">
        <w:t xml:space="preserve"> include back and leg pain, spasticity, increasing scoliosis, </w:t>
      </w:r>
      <w:r w:rsidR="00DE52B2">
        <w:t>deterioration of walking, progressive foot deformity, and deterioration of bowel and bladder function.</w:t>
      </w:r>
      <w:r w:rsidR="00663DC8">
        <w:fldChar w:fldCharType="begin" w:fldLock="1"/>
      </w:r>
      <w:r w:rsidR="00867C3A">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663DC8">
        <w:fldChar w:fldCharType="separate"/>
      </w:r>
      <w:r w:rsidR="00663DC8" w:rsidRPr="00AE3723">
        <w:rPr>
          <w:noProof/>
          <w:vertAlign w:val="superscript"/>
        </w:rPr>
        <w:t>8</w:t>
      </w:r>
      <w:r w:rsidR="00663DC8">
        <w:fldChar w:fldCharType="end"/>
      </w:r>
      <w:r w:rsidR="00DE52B2">
        <w:t xml:space="preserve"> </w:t>
      </w:r>
      <w:r w:rsidR="00227EDE">
        <w:t>I</w:t>
      </w:r>
      <w:r w:rsidR="002E5AC4">
        <w:t xml:space="preserve">nfants and children with MMC can have muscle tone ranging from </w:t>
      </w:r>
      <w:r w:rsidR="00227EDE">
        <w:t>spastic to normal to flaccid.</w:t>
      </w:r>
      <w:r w:rsidR="00227EDE">
        <w:fldChar w:fldCharType="begin" w:fldLock="1"/>
      </w:r>
      <w:r w:rsidR="00526B31">
        <w:instrText>ADDIN CSL_CITATION { "citationItems" : [ { "id" : "ITEM-1", "itemData" : { "author" : [ { "dropping-particle" : "", "family" : "Campbell S, Palisano R, Orlin", "given" : "M", "non-dropping-particle" : "", "parse-names" : false, "suffix" : "" } ], "edition" : "4th Editio", "id" : "ITEM-1", "issued" : { "date-parts" : [ [ "2012" ] ] }, "publisher" : "Elsevier Saunders", "publisher-place" : "St. Louis, MO", "title" : "Physical Therapy for Children", "type" : "book" }, "uris" : [ "http://www.mendeley.com/documents/?uuid=f71d8574-efa2-455b-b200-8561f4db011a" ] } ], "mendeley" : { "formattedCitation" : "&lt;sup&gt;9&lt;/sup&gt;", "plainTextFormattedCitation" : "9", "previouslyFormattedCitation" : "&lt;sup&gt;9&lt;/sup&gt;" }, "properties" : { "noteIndex" : 0 }, "schema" : "https://github.com/citation-style-language/schema/raw/master/csl-citation.json" }</w:instrText>
      </w:r>
      <w:r w:rsidR="00227EDE">
        <w:fldChar w:fldCharType="separate"/>
      </w:r>
      <w:r w:rsidR="00227EDE" w:rsidRPr="00227EDE">
        <w:rPr>
          <w:noProof/>
          <w:vertAlign w:val="superscript"/>
        </w:rPr>
        <w:t>9</w:t>
      </w:r>
      <w:r w:rsidR="00227EDE">
        <w:fldChar w:fldCharType="end"/>
      </w:r>
      <w:r w:rsidR="00227EDE">
        <w:t xml:space="preserve"> </w:t>
      </w:r>
      <w:r w:rsidR="00725E39">
        <w:t xml:space="preserve">Most individuals with SB </w:t>
      </w:r>
      <w:r w:rsidR="00D97F2B">
        <w:t xml:space="preserve">without hydrocephalus or with uncomplicated hydrocephalus </w:t>
      </w:r>
      <w:r w:rsidR="00725E39">
        <w:t>have normal intelligence,</w:t>
      </w:r>
      <w:r w:rsidR="00AA601D">
        <w:t xml:space="preserve"> with trends toward higher intelligence scores in lumbar and sacral lesion level groups than in thoracic groups.</w:t>
      </w:r>
      <w:r w:rsidR="00286969">
        <w:fldChar w:fldCharType="begin" w:fldLock="1"/>
      </w:r>
      <w:r w:rsidR="00B566D1">
        <w:instrText>ADDIN CSL_CITATION { "citationItems" : [ { "id" : "ITEM-1", "itemData" : { "author" : [ { "dropping-particle" : "", "family" : "Campbell S, Palisano R, Orlin", "given" : "M", "non-dropping-particle" : "", "parse-names" : false, "suffix" : "" } ], "edition" : "4th Editio", "id" : "ITEM-1", "issued" : { "date-parts" : [ [ "2012" ] ] }, "publisher" : "Elsevier Saunders", "publisher-place" : "St. Louis, MO", "title" : "Physical Therapy for Children", "type" : "book" }, "uris" : [ "http://www.mendeley.com/documents/?uuid=f71d8574-efa2-455b-b200-8561f4db011a" ] }, { "id" : "ITEM-2", "itemData" : { "DOI" : "10.1016/S0140-6736(04)17445-X", "ISSN" : "01406736", "PMID" : "15555669", "abstract" : "Spina bifida results from failure of fusion of the caudal neural tube, and is one of the most common malformations of human structure. The causes of this disorder are heterogeneous and include chromosome abnormalities, single gene disorders, and teratogenic exposures. However, the cause is not known in most cases. Up to 70% of spina bifida cases can be prevented by maternal, periconceptional folic acid supplementation. The mechanism underlying this protective effect is unknown, but it is likely to include genes that regulate folate transport and metabolism. Individuals with spina bifida need both surgical and medical management. Although surgical closure of the malformation is generally done in the neonatal period, a randomised clinical trial to assess in utero closure of spina bifida has been initiated in the USA. Medical management is a lifelong necessity for individuals with spina bifida, and should be provided by a multidisciplinary team.", "author" : [ { "dropping-particle" : "", "family" : "Mitchell", "given" : "Laura E", "non-dropping-particle" : "", "parse-names" : false, "suffix" : "" }, { "dropping-particle" : "", "family" : "Adzick", "given" : "N Scott", "non-dropping-particle" : "", "parse-names" : false, "suffix" : "" }, { "dropping-particle" : "", "family" : "Melchionne", "given" : "Jeanne", "non-dropping-particle" : "", "parse-names" : false, "suffix" : "" }, { "dropping-particle" : "", "family" : "Pasquariello", "given" : "Patrick S", "non-dropping-particle" : "", "parse-names" : false, "suffix" : "" }, { "dropping-particle" : "", "family" : "Sutton", "given" : "Leslie N", "non-dropping-particle" : "", "parse-names" : false, "suffix" : "" }, { "dropping-particle" : "", "family" : "Whitehead", "given" : "Alexander S", "non-dropping-particle" : "", "parse-names" : false, "suffix" : "" } ], "container-title" : "The Lancet", "id" : "ITEM-2", "issue" : "9448", "issued" : { "date-parts" : [ [ "2004", "11" ] ] }, "page" : "1885-1895", "title" : "Spina bifida", "type" : "article-journal", "volume" : "364" }, "uris" : [ "http://www.mendeley.com/documents/?uuid=4560b1d2-7326-3857-9b49-972390555520" ] } ], "mendeley" : { "formattedCitation" : "&lt;sup&gt;1,9&lt;/sup&gt;", "plainTextFormattedCitation" : "1,9", "previouslyFormattedCitation" : "&lt;sup&gt;1,9&lt;/sup&gt;" }, "properties" : { "noteIndex" : 0 }, "schema" : "https://github.com/citation-style-language/schema/raw/master/csl-citation.json" }</w:instrText>
      </w:r>
      <w:r w:rsidR="00286969">
        <w:fldChar w:fldCharType="separate"/>
      </w:r>
      <w:r w:rsidR="00286969" w:rsidRPr="00286969">
        <w:rPr>
          <w:noProof/>
          <w:vertAlign w:val="superscript"/>
        </w:rPr>
        <w:t>1,9</w:t>
      </w:r>
      <w:r w:rsidR="00286969">
        <w:fldChar w:fldCharType="end"/>
      </w:r>
      <w:r w:rsidR="00AA601D">
        <w:t xml:space="preserve"> H</w:t>
      </w:r>
      <w:r w:rsidR="00725E39">
        <w:t xml:space="preserve">owever, specific language difficulties and </w:t>
      </w:r>
      <w:r w:rsidR="00286969">
        <w:t>learning</w:t>
      </w:r>
      <w:r w:rsidR="00725E39">
        <w:t xml:space="preserve"> disabilities are common and can have a negative effect on their ability to do well in school, the workforce, and live independently.</w:t>
      </w:r>
      <w:r w:rsidR="00725E39">
        <w:fldChar w:fldCharType="begin" w:fldLock="1"/>
      </w:r>
      <w:r w:rsidR="00725E39">
        <w:instrText>ADDIN CSL_CITATION { "citationItems" : [ { "id" : "ITEM-1", "itemData" : { "DOI" : "10.1016/S0140-6736(04)17445-X", "ISSN" : "01406736", "PMID" : "15555669", "abstract" : "Spina bifida results from failure of fusion of the caudal neural tube, and is one of the most common malformations of human structure. The causes of this disorder are heterogeneous and include chromosome abnormalities, single gene disorders, and teratogenic exposures. However, the cause is not known in most cases. Up to 70% of spina bifida cases can be prevented by maternal, periconceptional folic acid supplementation. The mechanism underlying this protective effect is unknown, but it is likely to include genes that regulate folate transport and metabolism. Individuals with spina bifida need both surgical and medical management. Although surgical closure of the malformation is generally done in the neonatal period, a randomised clinical trial to assess in utero closure of spina bifida has been initiated in the USA. Medical management is a lifelong necessity for individuals with spina bifida, and should be provided by a multidisciplinary team.", "author" : [ { "dropping-particle" : "", "family" : "Mitchell", "given" : "Laura E", "non-dropping-particle" : "", "parse-names" : false, "suffix" : "" }, { "dropping-particle" : "", "family" : "Adzick", "given" : "N Scott", "non-dropping-particle" : "", "parse-names" : false, "suffix" : "" }, { "dropping-particle" : "", "family" : "Melchionne", "given" : "Jeanne", "non-dropping-particle" : "", "parse-names" : false, "suffix" : "" }, { "dropping-particle" : "", "family" : "Pasquariello", "given" : "Patrick S", "non-dropping-particle" : "", "parse-names" : false, "suffix" : "" }, { "dropping-particle" : "", "family" : "Sutton", "given" : "Leslie N", "non-dropping-particle" : "", "parse-names" : false, "suffix" : "" }, { "dropping-particle" : "", "family" : "Whitehead", "given" : "Alexander S", "non-dropping-particle" : "", "parse-names" : false, "suffix" : "" } ], "container-title" : "The Lancet", "id" : "ITEM-1", "issue" : "9448", "issued" : { "date-parts" : [ [ "2004", "11" ] ] }, "page" : "1885-1895", "title" : "Spina bifida", "type" : "article-journal", "volume" : "364" }, "uris" : [ "http://www.mendeley.com/documents/?uuid=4560b1d2-7326-3857-9b49-972390555520" ] } ], "mendeley" : { "formattedCitation" : "&lt;sup&gt;1&lt;/sup&gt;", "plainTextFormattedCitation" : "1", "previouslyFormattedCitation" : "&lt;sup&gt;1&lt;/sup&gt;" }, "properties" : { "noteIndex" : 0 }, "schema" : "https://github.com/citation-style-language/schema/raw/master/csl-citation.json" }</w:instrText>
      </w:r>
      <w:r w:rsidR="00725E39">
        <w:fldChar w:fldCharType="separate"/>
      </w:r>
      <w:r w:rsidR="00725E39" w:rsidRPr="00936C50">
        <w:rPr>
          <w:noProof/>
          <w:vertAlign w:val="superscript"/>
        </w:rPr>
        <w:t>1</w:t>
      </w:r>
      <w:r w:rsidR="00725E39">
        <w:fldChar w:fldCharType="end"/>
      </w:r>
      <w:r w:rsidR="00725E39">
        <w:t xml:space="preserve"> </w:t>
      </w:r>
      <w:r w:rsidR="003D6E71">
        <w:t>Children with MMC may have limitations with organization, executive functions</w:t>
      </w:r>
      <w:r w:rsidR="008F7CE7">
        <w:t xml:space="preserve">, </w:t>
      </w:r>
      <w:r w:rsidR="00397955">
        <w:t xml:space="preserve">working memory, </w:t>
      </w:r>
      <w:r w:rsidR="00992BFA">
        <w:t>problem solving</w:t>
      </w:r>
      <w:r w:rsidR="00397955">
        <w:t>,</w:t>
      </w:r>
      <w:r w:rsidR="00992BFA">
        <w:t xml:space="preserve"> </w:t>
      </w:r>
      <w:r w:rsidR="008F7CE7">
        <w:t xml:space="preserve">and attention, with many </w:t>
      </w:r>
      <w:r w:rsidR="002F3ACA">
        <w:t>maintaining a diagnosis of ADD or ADHD</w:t>
      </w:r>
      <w:r w:rsidR="008F7CE7">
        <w:t>.</w:t>
      </w:r>
      <w:r w:rsidR="008F7CE7">
        <w:fldChar w:fldCharType="begin" w:fldLock="1"/>
      </w:r>
      <w:r w:rsidR="00D91C87">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rsidR="008F7CE7">
        <w:fldChar w:fldCharType="separate"/>
      </w:r>
      <w:r w:rsidR="008F7CE7" w:rsidRPr="00936C50">
        <w:rPr>
          <w:noProof/>
          <w:vertAlign w:val="superscript"/>
        </w:rPr>
        <w:t>8</w:t>
      </w:r>
      <w:r w:rsidR="008F7CE7">
        <w:fldChar w:fldCharType="end"/>
      </w:r>
      <w:r w:rsidR="008F7CE7">
        <w:t xml:space="preserve"> </w:t>
      </w:r>
      <w:r w:rsidR="003D6E71">
        <w:t xml:space="preserve"> </w:t>
      </w:r>
    </w:p>
    <w:p w14:paraId="62E5FDAA" w14:textId="77777777" w:rsidR="00550841" w:rsidRPr="002E0BC9" w:rsidRDefault="00550841" w:rsidP="00550841">
      <w:pPr>
        <w:rPr>
          <w:b/>
        </w:rPr>
      </w:pPr>
    </w:p>
    <w:p w14:paraId="2C41467D" w14:textId="40A74C81" w:rsidR="00550841" w:rsidRDefault="00550841" w:rsidP="00550841">
      <w:pPr>
        <w:rPr>
          <w:b/>
        </w:rPr>
      </w:pPr>
      <w:r w:rsidRPr="002E0BC9">
        <w:rPr>
          <w:b/>
        </w:rPr>
        <w:t>Activity</w:t>
      </w:r>
      <w:r w:rsidR="002E0952">
        <w:rPr>
          <w:b/>
        </w:rPr>
        <w:t xml:space="preserve">, </w:t>
      </w:r>
      <w:r>
        <w:rPr>
          <w:b/>
        </w:rPr>
        <w:t>Participation</w:t>
      </w:r>
      <w:r w:rsidR="002E0952">
        <w:rPr>
          <w:b/>
        </w:rPr>
        <w:t xml:space="preserve"> and Quality of Life</w:t>
      </w:r>
      <w:r w:rsidR="00432D3F">
        <w:rPr>
          <w:b/>
        </w:rPr>
        <w:t xml:space="preserve"> </w:t>
      </w:r>
    </w:p>
    <w:p w14:paraId="5F39FA2E" w14:textId="5E13298C" w:rsidR="00550841" w:rsidRDefault="00550841" w:rsidP="00550841">
      <w:r>
        <w:tab/>
        <w:t>The level of injury and resulting degree of motor preservation will determine if the child is able to ambulate or w</w:t>
      </w:r>
      <w:r w:rsidR="002E0952">
        <w:t xml:space="preserve">ill rely on a wheelchair as his or </w:t>
      </w:r>
      <w:r>
        <w:t>her primary means of mobility. Those with high lumbar lesions may eventually stand upright and walk with significant support of the ankles, knees and hips.</w:t>
      </w:r>
      <w:r>
        <w:fldChar w:fldCharType="begin" w:fldLock="1"/>
      </w:r>
      <w:r w:rsidR="00F85CBD">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BD0CA7" w:rsidRPr="00BD0CA7">
        <w:rPr>
          <w:noProof/>
          <w:vertAlign w:val="superscript"/>
        </w:rPr>
        <w:t>8</w:t>
      </w:r>
      <w:r>
        <w:fldChar w:fldCharType="end"/>
      </w:r>
      <w:r>
        <w:t xml:space="preserve"> Those with mid-lumbar MMC may be able to ambulate with braces and crutches initially, but as they get older will gradually rely more on wheelchairs for mobility.</w:t>
      </w:r>
      <w:r>
        <w:fldChar w:fldCharType="begin" w:fldLock="1"/>
      </w:r>
      <w:r w:rsidR="00F85CBD">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BD0CA7" w:rsidRPr="00BD0CA7">
        <w:rPr>
          <w:noProof/>
          <w:vertAlign w:val="superscript"/>
        </w:rPr>
        <w:t>8</w:t>
      </w:r>
      <w:r>
        <w:fldChar w:fldCharType="end"/>
      </w:r>
      <w:r>
        <w:t xml:space="preserve"> Forearm crutches and bracing above the knees is usually required for those with L3 paralysis, and children with lesions at the sacral level are usually able to walk by 2 to 3 years old with the help of AFOs.</w:t>
      </w:r>
      <w:r>
        <w:fldChar w:fldCharType="begin" w:fldLock="1"/>
      </w:r>
      <w:r w:rsidR="00F85CBD">
        <w:instrText>ADDIN CSL_CITATION { "citationItems" : [ { "id" : "ITEM-1", "itemData" : { "DOI" : "10.1016/j.pcl.2010.07.009", "ISSN" : "00313955", "PMID" : "20883878", "abstract" : "Spina bifida is the most common of the neural tube defects, which include myelomeningocele, encephalocele, and anencephaly. Spina bifida is a complex and multisystem birth defect, in which one or more vertebral arches may be incomplete. This article discusses the sensory and motor impairments, neurologic disorders, orthopedic and cognitive impairments, and skin and other problems associated with spina bifida. This article also summarizes some of the key clinical issues in the care of children with this complex birth defect.", "author" : [ { "dropping-particle" : "", "family" : "Sandler", "given" : "Adrian D.", "non-dropping-particle" : "", "parse-names" : false, "suffix" : "" } ], "container-title" : "Pediatric Clinics of North America", "id" : "ITEM-1", "issue" : "4", "issued" : { "date-parts" : [ [ "2010", "8" ] ] }, "page" : "879-892", "title" : "Children with Spina Bifida: Key Clinical Issues", "type" : "article-journal", "volume" : "57" }, "uris" : [ "http://www.mendeley.com/documents/?uuid=74f1b1a8-a013-3590-81f7-25ca4cdaf57a"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BD0CA7" w:rsidRPr="00BD0CA7">
        <w:rPr>
          <w:noProof/>
          <w:vertAlign w:val="superscript"/>
        </w:rPr>
        <w:t>8</w:t>
      </w:r>
      <w:r>
        <w:fldChar w:fldCharType="end"/>
      </w:r>
      <w:r>
        <w:t xml:space="preserve"> Depending on the lesion, a child could have significant activity limitations, including stair climbing, indoor and outdoor ambulation, independent transfers, and self-care activities such as bathing or dressing.</w:t>
      </w:r>
      <w:r>
        <w:fldChar w:fldCharType="begin" w:fldLock="1"/>
      </w:r>
      <w:r w:rsidR="00227EDE">
        <w:instrText>ADDIN CSL_CITATION { "citationItems" : [ { "id" : "ITEM-1", "itemData" : { "DOI" : "10.4103/1673-5374.135332", "ISSN" : "1673-5374", "PMID" : "25206788", "abstract" : "The aim of the study was to investigate the functional performance in children with spina bifida, using the Pediatric Evaluation of Disability Inventory (PEDI) to look into capacity of twenty-eight children with spina bifida with lesions at different levels in different dimensions of self-care, mobility and social function. Mean age of the patients was 3.5 \u00b1 2.3 (1-10) years. In the muscle test carried out, 13 patients (44.8%) had no movements including pelvic elevation in lower extremity muscles and they were at level 5. Sixteen patients (54%) were non-ambulatory according to the Hoofer ambulation classification. Raw and scale scores in the self-care, mobility and social function domains both in the functional skill scale and in the caregiver scale were found to be lower compared to the data of the normal population. A statistically significant correlation was observed in the self-care values of the Functional Skills Scales and the Caregiver Assistance Scale measurements, which was positive for age and negative for Functional Ambulation Scale and muscle test (P &lt; 0.05). A positive relation was found between the Functional Skills Scales-mobility area and age while a negative relation was observed between Functional Ambulation Scale and muscle test (P &lt; 0.005). A negative relation was also found between Caregiver Assistance Scale-mobility and Functional Ambulation Scale and muscle test (P &lt; 0.005). In our study, the functional performance of the children was found to be low. Low-level lesions, encouraging muscular strength and independence in mobility are all very important factors for functional independence.", "author" : [ { "dropping-particle" : "", "family" : "Sirzai", "given" : "Hulya", "non-dropping-particle" : "", "parse-names" : false, "suffix" : "" }, { "dropping-particle" : "", "family" : "Dogu", "given" : "Beril", "non-dropping-particle" : "", "parse-names" : false, "suffix" : "" }, { "dropping-particle" : "", "family" : "Demir", "given" : "Selamet", "non-dropping-particle" : "", "parse-names" : false, "suffix" : "" }, { "dropping-particle" : "", "family" : "Yilmaz", "given" : "Figen", "non-dropping-particle" : "", "parse-names" : false, "suffix" : "" }, { "dropping-particle" : "", "family" : "Kuran", "given" : "Banu", "non-dropping-particle" : "", "parse-names" : false, "suffix" : "" } ], "container-title" : "Neural regeneration research", "id" : "ITEM-1", "issue" : "12", "issued" : { "date-parts" : [ [ "2014", "6", "15" ] ] }, "page" : "1234-40", "publisher" : "Medknow Publications", "title" : "Assessment on self-care, mobility and social function of children with spina bifida in Turkey.", "type" : "article-journal", "volume" : "9" }, "uris" : [ "http://www.mendeley.com/documents/?uuid=b0972ce9-dcb9-3261-9d45-c72bed9acf7c"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007F6ED3" w:rsidRPr="007F6ED3">
        <w:rPr>
          <w:noProof/>
          <w:vertAlign w:val="superscript"/>
        </w:rPr>
        <w:t>15</w:t>
      </w:r>
      <w:r>
        <w:fldChar w:fldCharType="end"/>
      </w:r>
      <w:r>
        <w:t xml:space="preserve">      </w:t>
      </w:r>
    </w:p>
    <w:p w14:paraId="4E3FAF92" w14:textId="30198092" w:rsidR="00550841" w:rsidRDefault="00550841" w:rsidP="00550841">
      <w:r>
        <w:tab/>
        <w:t>Children with spina bifida are at risk for decreased participation in community activities, which can negatively affect their life satisfaction and preparation for critical adult roles.</w:t>
      </w:r>
      <w:r>
        <w:fldChar w:fldCharType="begin" w:fldLock="1"/>
      </w:r>
      <w:r w:rsidR="00227EDE">
        <w:instrText>ADDIN CSL_CITATION { "citationItems" : [ { "id" : "ITEM-1", "itemData" : { "DOI" : "10.1007/s11999-010-1693-x", "ISSN" : "1528-1132", "PMID" : "21116755", "abstract" : "BACKGROUND Youth with disabilities are at risk for decreased participation in community activities. However, little is known about participation at different developmental periods of childhood and adolescence among youth with spina bifida (SB) or whether child, family, and SB-associated factors influence participation. QUESTIONS/PURPOSES Our cross-sectional study examined participation among youth with SB and assessed how participation differs between youth ages 2-5, 6-12, and 13-18; how participation relates to child (gender) and family (caregiver marital status, education, and employment) characteristics; and how participation relates to SB-related factors (motor level, hydrocephalus, ambulation, medical issues, and bladder/bowel needs). PATIENTS AND METHODS Sixty-three youth ages 2-18\u00a0years and/or their caregivers completed age-appropriate measures of participation for youth with disabilities. The patients had an average age of 9.52\u00a0years (SD\u00a0=\u00a05.22), 83% had a shunt, 34% had a motor level of L2 or higher, and 66% L3 or lower. RESULTS A comparison of youth ages 2-5 (n\u00a0=\u00a019), 6-12 (n\u00a0=\u00a021), and 13-18 (n\u00a0=\u00a023) revealed older youth participated less in recreational, physical, and skill-based activities. Caregiver employment facilitated participation in social activities. Youth who did not have a shunt participated more often in physical and skill-based activities. Youth without recent major medical issues participated more often in physical and social activities. More caregivers reported bladder and bowel needs as barriers to participation for youth ages 6-12 than those ages 2-5 or 13-18. CONCLUSIONS Participation of youth with SB varies by age and across child and caregiver factors and should be understood in a developmental and situational context.", "author" : [ { "dropping-particle" : "", "family" : "Kelly", "given" : "Erin H", "non-dropping-particle" : "", "parse-names" : false, "suffix" : "" }, { "dropping-particle" : "", "family" : "Altiok", "given" : "Haluk", "non-dropping-particle" : "", "parse-names" : false, "suffix" : "" }, { "dropping-particle" : "", "family" : "Gorzkowski", "given" : "Julie A", "non-dropping-particle" : "", "parse-names" : false, "suffix" : "" }, { "dropping-particle" : "", "family" : "Abrams", "given" : "Jennifer R", "non-dropping-particle" : "", "parse-names" : false, "suffix" : "" }, { "dropping-particle" : "", "family" : "Vogel", "given" : "Lawrence C", "non-dropping-particle" : "", "parse-names" : false, "suffix" : "" } ], "container-title" : "Clinical orthopaedics and related research", "id" : "ITEM-1", "issue" : "5", "issued" : { "date-parts" : [ [ "2011", "5" ] ] }, "page" : "1236-45", "publisher" : "Springer", "title" : "How does participation of youth with spina bifida vary by age?", "type" : "article-journal", "volume" : "469" }, "uris" : [ "http://www.mendeley.com/documents/?uuid=776d8442-8b7f-3b57-8deb-0e7897ed433e"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7F6ED3" w:rsidRPr="007F6ED3">
        <w:rPr>
          <w:noProof/>
          <w:vertAlign w:val="superscript"/>
        </w:rPr>
        <w:t>16</w:t>
      </w:r>
      <w:r>
        <w:fldChar w:fldCharType="end"/>
      </w:r>
      <w:r>
        <w:t xml:space="preserve"> A study by Kelly et al.</w:t>
      </w:r>
      <w:r>
        <w:fldChar w:fldCharType="begin" w:fldLock="1"/>
      </w:r>
      <w:r w:rsidR="00227EDE">
        <w:instrText>ADDIN CSL_CITATION { "citationItems" : [ { "id" : "ITEM-1", "itemData" : { "DOI" : "10.1007/s11999-010-1693-x", "ISSN" : "1528-1132", "PMID" : "21116755", "abstract" : "BACKGROUND Youth with disabilities are at risk for decreased participation in community activities. However, little is known about participation at different developmental periods of childhood and adolescence among youth with spina bifida (SB) or whether child, family, and SB-associated factors influence participation. QUESTIONS/PURPOSES Our cross-sectional study examined participation among youth with SB and assessed how participation differs between youth ages 2-5, 6-12, and 13-18; how participation relates to child (gender) and family (caregiver marital status, education, and employment) characteristics; and how participation relates to SB-related factors (motor level, hydrocephalus, ambulation, medical issues, and bladder/bowel needs). PATIENTS AND METHODS Sixty-three youth ages 2-18\u00a0years and/or their caregivers completed age-appropriate measures of participation for youth with disabilities. The patients had an average age of 9.52\u00a0years (SD\u00a0=\u00a05.22), 83% had a shunt, 34% had a motor level of L2 or higher, and 66% L3 or lower. RESULTS A comparison of youth ages 2-5 (n\u00a0=\u00a019), 6-12 (n\u00a0=\u00a021), and 13-18 (n\u00a0=\u00a023) revealed older youth participated less in recreational, physical, and skill-based activities. Caregiver employment facilitated participation in social activities. Youth who did not have a shunt participated more often in physical and skill-based activities. Youth without recent major medical issues participated more often in physical and social activities. More caregivers reported bladder and bowel needs as barriers to participation for youth ages 6-12 than those ages 2-5 or 13-18. CONCLUSIONS Participation of youth with SB varies by age and across child and caregiver factors and should be understood in a developmental and situational context.", "author" : [ { "dropping-particle" : "", "family" : "Kelly", "given" : "Erin H", "non-dropping-particle" : "", "parse-names" : false, "suffix" : "" }, { "dropping-particle" : "", "family" : "Altiok", "given" : "Haluk", "non-dropping-particle" : "", "parse-names" : false, "suffix" : "" }, { "dropping-particle" : "", "family" : "Gorzkowski", "given" : "Julie A", "non-dropping-particle" : "", "parse-names" : false, "suffix" : "" }, { "dropping-particle" : "", "family" : "Abrams", "given" : "Jennifer R", "non-dropping-particle" : "", "parse-names" : false, "suffix" : "" }, { "dropping-particle" : "", "family" : "Vogel", "given" : "Lawrence C", "non-dropping-particle" : "", "parse-names" : false, "suffix" : "" } ], "container-title" : "Clinical orthopaedics and related research", "id" : "ITEM-1", "issue" : "5", "issued" : { "date-parts" : [ [ "2011", "5" ] ] }, "page" : "1236-45", "publisher" : "Springer", "title" : "How does participation of youth with spina bifida vary by age?", "type" : "article-journal", "volume" : "469" }, "uris" : [ "http://www.mendeley.com/documents/?uuid=776d8442-8b7f-3b57-8deb-0e7897ed433e"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7F6ED3" w:rsidRPr="007F6ED3">
        <w:rPr>
          <w:noProof/>
          <w:vertAlign w:val="superscript"/>
        </w:rPr>
        <w:t>16</w:t>
      </w:r>
      <w:r>
        <w:fldChar w:fldCharType="end"/>
      </w:r>
      <w:r>
        <w:t xml:space="preserve"> used the Children’s Assessment of Participation and Enjoyment (CAPE) to compare participation in children with spina bifida according to age differences, family characteristics, and SB-related factors, such as hydrocephalus, motor level, ambulation, medical issues, and bladder/bowel needs. When comparing young children (ages 2-5), school-aged youth (ages 6-12) and adolescents (ages 13-18), adolescents participated in less recreational, physical and skill-based activities.</w:t>
      </w:r>
      <w:r>
        <w:fldChar w:fldCharType="begin" w:fldLock="1"/>
      </w:r>
      <w:r w:rsidR="00227EDE">
        <w:instrText>ADDIN CSL_CITATION { "citationItems" : [ { "id" : "ITEM-1", "itemData" : { "DOI" : "10.1007/s11999-010-1693-x", "ISSN" : "1528-1132", "PMID" : "21116755", "abstract" : "BACKGROUND Youth with disabilities are at risk for decreased participation in community activities. However, little is known about participation at different developmental periods of childhood and adolescence among youth with spina bifida (SB) or whether child, family, and SB-associated factors influence participation. QUESTIONS/PURPOSES Our cross-sectional study examined participation among youth with SB and assessed how participation differs between youth ages 2-5, 6-12, and 13-18; how participation relates to child (gender) and family (caregiver marital status, education, and employment) characteristics; and how participation relates to SB-related factors (motor level, hydrocephalus, ambulation, medical issues, and bladder/bowel needs). PATIENTS AND METHODS Sixty-three youth ages 2-18\u00a0years and/or their caregivers completed age-appropriate measures of participation for youth with disabilities. The patients had an average age of 9.52\u00a0years (SD\u00a0=\u00a05.22), 83% had a shunt, 34% had a motor level of L2 or higher, and 66% L3 or lower. RESULTS A comparison of youth ages 2-5 (n\u00a0=\u00a019), 6-12 (n\u00a0=\u00a021), and 13-18 (n\u00a0=\u00a023) revealed older youth participated less in recreational, physical, and skill-based activities. Caregiver employment facilitated participation in social activities. Youth who did not have a shunt participated more often in physical and skill-based activities. Youth without recent major medical issues participated more often in physical and social activities. More caregivers reported bladder and bowel needs as barriers to participation for youth ages 6-12 than those ages 2-5 or 13-18. CONCLUSIONS Participation of youth with SB varies by age and across child and caregiver factors and should be understood in a developmental and situational context.", "author" : [ { "dropping-particle" : "", "family" : "Kelly", "given" : "Erin H", "non-dropping-particle" : "", "parse-names" : false, "suffix" : "" }, { "dropping-particle" : "", "family" : "Altiok", "given" : "Haluk", "non-dropping-particle" : "", "parse-names" : false, "suffix" : "" }, { "dropping-particle" : "", "family" : "Gorzkowski", "given" : "Julie A", "non-dropping-particle" : "", "parse-names" : false, "suffix" : "" }, { "dropping-particle" : "", "family" : "Abrams", "given" : "Jennifer R", "non-dropping-particle" : "", "parse-names" : false, "suffix" : "" }, { "dropping-particle" : "", "family" : "Vogel", "given" : "Lawrence C", "non-dropping-particle" : "", "parse-names" : false, "suffix" : "" } ], "container-title" : "Clinical orthopaedics and related research", "id" : "ITEM-1", "issue" : "5", "issued" : { "date-parts" : [ [ "2011", "5" ] ] }, "page" : "1236-45", "publisher" : "Springer", "title" : "How does participation of youth with spina bifida vary by age?", "type" : "article-journal", "volume" : "469" }, "uris" : [ "http://www.mendeley.com/documents/?uuid=776d8442-8b7f-3b57-8deb-0e7897ed433e"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7F6ED3" w:rsidRPr="007F6ED3">
        <w:rPr>
          <w:noProof/>
          <w:vertAlign w:val="superscript"/>
        </w:rPr>
        <w:t>16</w:t>
      </w:r>
      <w:r>
        <w:fldChar w:fldCharType="end"/>
      </w:r>
      <w:r>
        <w:t xml:space="preserve"> Participation did not differ by caregiver marital status, caregiver education or the child’s gender, but those whose caregivers were employed did participate more frequently in social actvities.</w:t>
      </w:r>
      <w:r>
        <w:fldChar w:fldCharType="begin" w:fldLock="1"/>
      </w:r>
      <w:r w:rsidR="00227EDE">
        <w:instrText>ADDIN CSL_CITATION { "citationItems" : [ { "id" : "ITEM-1", "itemData" : { "DOI" : "10.1007/s11999-010-1693-x", "ISSN" : "1528-1132", "PMID" : "21116755", "abstract" : "BACKGROUND Youth with disabilities are at risk for decreased participation in community activities. However, little is known about participation at different developmental periods of childhood and adolescence among youth with spina bifida (SB) or whether child, family, and SB-associated factors influence participation. QUESTIONS/PURPOSES Our cross-sectional study examined participation among youth with SB and assessed how participation differs between youth ages 2-5, 6-12, and 13-18; how participation relates to child (gender) and family (caregiver marital status, education, and employment) characteristics; and how participation relates to SB-related factors (motor level, hydrocephalus, ambulation, medical issues, and bladder/bowel needs). PATIENTS AND METHODS Sixty-three youth ages 2-18\u00a0years and/or their caregivers completed age-appropriate measures of participation for youth with disabilities. The patients had an average age of 9.52\u00a0years (SD\u00a0=\u00a05.22), 83% had a shunt, 34% had a motor level of L2 or higher, and 66% L3 or lower. RESULTS A comparison of youth ages 2-5 (n\u00a0=\u00a019), 6-12 (n\u00a0=\u00a021), and 13-18 (n\u00a0=\u00a023) revealed older youth participated less in recreational, physical, and skill-based activities. Caregiver employment facilitated participation in social activities. Youth who did not have a shunt participated more often in physical and skill-based activities. Youth without recent major medical issues participated more often in physical and social activities. More caregivers reported bladder and bowel needs as barriers to participation for youth ages 6-12 than those ages 2-5 or 13-18. CONCLUSIONS Participation of youth with SB varies by age and across child and caregiver factors and should be understood in a developmental and situational context.", "author" : [ { "dropping-particle" : "", "family" : "Kelly", "given" : "Erin H", "non-dropping-particle" : "", "parse-names" : false, "suffix" : "" }, { "dropping-particle" : "", "family" : "Altiok", "given" : "Haluk", "non-dropping-particle" : "", "parse-names" : false, "suffix" : "" }, { "dropping-particle" : "", "family" : "Gorzkowski", "given" : "Julie A", "non-dropping-particle" : "", "parse-names" : false, "suffix" : "" }, { "dropping-particle" : "", "family" : "Abrams", "given" : "Jennifer R", "non-dropping-particle" : "", "parse-names" : false, "suffix" : "" }, { "dropping-particle" : "", "family" : "Vogel", "given" : "Lawrence C", "non-dropping-particle" : "", "parse-names" : false, "suffix" : "" } ], "container-title" : "Clinical orthopaedics and related research", "id" : "ITEM-1", "issue" : "5", "issued" : { "date-parts" : [ [ "2011", "5" ] ] }, "page" : "1236-45", "publisher" : "Springer", "title" : "How does participation of youth with spina bifida vary by age?", "type" : "article-journal", "volume" : "469" }, "uris" : [ "http://www.mendeley.com/documents/?uuid=776d8442-8b7f-3b57-8deb-0e7897ed433e"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7F6ED3" w:rsidRPr="007F6ED3">
        <w:rPr>
          <w:noProof/>
          <w:vertAlign w:val="superscript"/>
        </w:rPr>
        <w:t>16</w:t>
      </w:r>
      <w:r>
        <w:fldChar w:fldCharType="end"/>
      </w:r>
      <w:r>
        <w:t xml:space="preserve"> As to be expected, children without a shunt participated more often in skill-based and physical activities, and those without recent major medical issues participated more in physical and social activities.</w:t>
      </w:r>
      <w:r>
        <w:fldChar w:fldCharType="begin" w:fldLock="1"/>
      </w:r>
      <w:r w:rsidR="00227EDE">
        <w:instrText>ADDIN CSL_CITATION { "citationItems" : [ { "id" : "ITEM-1", "itemData" : { "DOI" : "10.1007/s11999-010-1693-x", "ISSN" : "1528-1132", "PMID" : "21116755", "abstract" : "BACKGROUND Youth with disabilities are at risk for decreased participation in community activities. However, little is known about participation at different developmental periods of childhood and adolescence among youth with spina bifida (SB) or whether child, family, and SB-associated factors influence participation. QUESTIONS/PURPOSES Our cross-sectional study examined participation among youth with SB and assessed how participation differs between youth ages 2-5, 6-12, and 13-18; how participation relates to child (gender) and family (caregiver marital status, education, and employment) characteristics; and how participation relates to SB-related factors (motor level, hydrocephalus, ambulation, medical issues, and bladder/bowel needs). PATIENTS AND METHODS Sixty-three youth ages 2-18\u00a0years and/or their caregivers completed age-appropriate measures of participation for youth with disabilities. The patients had an average age of 9.52\u00a0years (SD\u00a0=\u00a05.22), 83% had a shunt, 34% had a motor level of L2 or higher, and 66% L3 or lower. RESULTS A comparison of youth ages 2-5 (n\u00a0=\u00a019), 6-12 (n\u00a0=\u00a021), and 13-18 (n\u00a0=\u00a023) revealed older youth participated less in recreational, physical, and skill-based activities. Caregiver employment facilitated participation in social activities. Youth who did not have a shunt participated more often in physical and skill-based activities. Youth without recent major medical issues participated more often in physical and social activities. More caregivers reported bladder and bowel needs as barriers to participation for youth ages 6-12 than those ages 2-5 or 13-18. CONCLUSIONS Participation of youth with SB varies by age and across child and caregiver factors and should be understood in a developmental and situational context.", "author" : [ { "dropping-particle" : "", "family" : "Kelly", "given" : "Erin H", "non-dropping-particle" : "", "parse-names" : false, "suffix" : "" }, { "dropping-particle" : "", "family" : "Altiok", "given" : "Haluk", "non-dropping-particle" : "", "parse-names" : false, "suffix" : "" }, { "dropping-particle" : "", "family" : "Gorzkowski", "given" : "Julie A", "non-dropping-particle" : "", "parse-names" : false, "suffix" : "" }, { "dropping-particle" : "", "family" : "Abrams", "given" : "Jennifer R", "non-dropping-particle" : "", "parse-names" : false, "suffix" : "" }, { "dropping-particle" : "", "family" : "Vogel", "given" : "Lawrence C", "non-dropping-particle" : "", "parse-names" : false, "suffix" : "" } ], "container-title" : "Clinical orthopaedics and related research", "id" : "ITEM-1", "issue" : "5", "issued" : { "date-parts" : [ [ "2011", "5" ] ] }, "page" : "1236-45", "publisher" : "Springer", "title" : "How does participation of youth with spina bifida vary by age?", "type" : "article-journal", "volume" : "469" }, "uris" : [ "http://www.mendeley.com/documents/?uuid=776d8442-8b7f-3b57-8deb-0e7897ed433e"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7F6ED3" w:rsidRPr="007F6ED3">
        <w:rPr>
          <w:noProof/>
          <w:vertAlign w:val="superscript"/>
        </w:rPr>
        <w:t>16</w:t>
      </w:r>
      <w:r>
        <w:fldChar w:fldCharType="end"/>
      </w:r>
      <w:r>
        <w:t xml:space="preserve"> Barriers to participation due to bowel and bladder needs were the most prevalent for youth ages 6 to 12 years old as compared to younger children and adolescents.</w:t>
      </w:r>
      <w:r>
        <w:fldChar w:fldCharType="begin" w:fldLock="1"/>
      </w:r>
      <w:r w:rsidR="00227EDE">
        <w:instrText>ADDIN CSL_CITATION { "citationItems" : [ { "id" : "ITEM-1", "itemData" : { "DOI" : "10.1007/s11999-010-1693-x", "ISSN" : "1528-1132", "PMID" : "21116755", "abstract" : "BACKGROUND Youth with disabilities are at risk for decreased participation in community activities. However, little is known about participation at different developmental periods of childhood and adolescence among youth with spina bifida (SB) or whether child, family, and SB-associated factors influence participation. QUESTIONS/PURPOSES Our cross-sectional study examined participation among youth with SB and assessed how participation differs between youth ages 2-5, 6-12, and 13-18; how participation relates to child (gender) and family (caregiver marital status, education, and employment) characteristics; and how participation relates to SB-related factors (motor level, hydrocephalus, ambulation, medical issues, and bladder/bowel needs). PATIENTS AND METHODS Sixty-three youth ages 2-18\u00a0years and/or their caregivers completed age-appropriate measures of participation for youth with disabilities. The patients had an average age of 9.52\u00a0years (SD\u00a0=\u00a05.22), 83% had a shunt, 34% had a motor level of L2 or higher, and 66% L3 or lower. RESULTS A comparison of youth ages 2-5 (n\u00a0=\u00a019), 6-12 (n\u00a0=\u00a021), and 13-18 (n\u00a0=\u00a023) revealed older youth participated less in recreational, physical, and skill-based activities. Caregiver employment facilitated participation in social activities. Youth who did not have a shunt participated more often in physical and skill-based activities. Youth without recent major medical issues participated more often in physical and social activities. More caregivers reported bladder and bowel needs as barriers to participation for youth ages 6-12 than those ages 2-5 or 13-18. CONCLUSIONS Participation of youth with SB varies by age and across child and caregiver factors and should be understood in a developmental and situational context.", "author" : [ { "dropping-particle" : "", "family" : "Kelly", "given" : "Erin H", "non-dropping-particle" : "", "parse-names" : false, "suffix" : "" }, { "dropping-particle" : "", "family" : "Altiok", "given" : "Haluk", "non-dropping-particle" : "", "parse-names" : false, "suffix" : "" }, { "dropping-particle" : "", "family" : "Gorzkowski", "given" : "Julie A", "non-dropping-particle" : "", "parse-names" : false, "suffix" : "" }, { "dropping-particle" : "", "family" : "Abrams", "given" : "Jennifer R", "non-dropping-particle" : "", "parse-names" : false, "suffix" : "" }, { "dropping-particle" : "", "family" : "Vogel", "given" : "Lawrence C", "non-dropping-particle" : "", "parse-names" : false, "suffix" : "" } ], "container-title" : "Clinical orthopaedics and related research", "id" : "ITEM-1", "issue" : "5", "issued" : { "date-parts" : [ [ "2011", "5" ] ] }, "page" : "1236-45", "publisher" : "Springer", "title" : "How does participation of youth with spina bifida vary by age?", "type" : "article-journal", "volume" : "469" }, "uris" : [ "http://www.mendeley.com/documents/?uuid=776d8442-8b7f-3b57-8deb-0e7897ed433e"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7F6ED3" w:rsidRPr="007F6ED3">
        <w:rPr>
          <w:noProof/>
          <w:vertAlign w:val="superscript"/>
        </w:rPr>
        <w:t>16</w:t>
      </w:r>
      <w:r>
        <w:fldChar w:fldCharType="end"/>
      </w:r>
      <w:r>
        <w:t xml:space="preserve"> Another study by </w:t>
      </w:r>
      <w:proofErr w:type="spellStart"/>
      <w:r>
        <w:t>Peny-Dahlstrand</w:t>
      </w:r>
      <w:proofErr w:type="spellEnd"/>
      <w:r>
        <w:t xml:space="preserve"> et al.</w:t>
      </w:r>
      <w:r>
        <w:fldChar w:fldCharType="begin" w:fldLock="1"/>
      </w:r>
      <w:r w:rsidR="00227EDE">
        <w:instrText>ADDIN CSL_CITATION { "citationItems" : [ { "id" : "ITEM-1", "itemData" : { "DOI" : "10.3109/09638288.2012.758319", "ISSN" : "0963-8288", "PMID" : "23350762", "abstract" : "PURPOSE To evaluate how children with spina bifida (SB) participate in school-related activities and to explore if their motor and process skills in task performance were related to their level of active participation in school. METHOD Fifty children from a geographical cohort of children with SB (aged 6-14 years) and their teachers rated the children's frequency of participation in school-related activities using a Swedish adaptation of the Availability and Participation Scale. The teachers also rated each child's level of active participation with the School Function Assessment, part one. Each child's motor and process skills were evaluated with the Assessment of Motor and Process Skills. The relation between levels of active participation and motor and process skills was subjected to binary logistic regression analysis. RESULTS The children participated very frequently in school activities, but their level of active participation was restricted, particularly in the recess/playground setting. There was a highly significant relation between full active participation in most school settings and the children's motor and process skills. CONCLUSION Children with SB need support to become more actively involved, particularly in unstructured peer activities. The school staff need to be informed that not only the motor skills but also the process skills have an impact on the children's active participation. IMPLICATIONS FOR REHABILITATION The children with spina bifida (SB) showed a low level of active participation and involvement in school settings even though their frequency of participation was high. It is of highest importance to enable children with SB to be actively involved in peer-related and unstructured activities and to encourage them to participate in both academic and societal learning. To achieve active participation, it is important to inform the school staff about how this issue is affected not only by the level of the child's motor skills but also, and probably even more so, by the level of his/her process skills. From this knowledge, individual strategies can be worked out.", "author" : [ { "dropping-particle" : "", "family" : "Peny-Dahlstrand", "given" : "M.", "non-dropping-particle" : "", "parse-names" : false, "suffix" : "" }, { "dropping-particle" : "", "family" : "Krumlinde-Sundholm", "given" : "L.", "non-dropping-particle" : "", "parse-names" : false, "suffix" : "" }, { "dropping-particle" : "", "family" : "Gosman-Hedstrom", "given" : "G.", "non-dropping-particle" : "", "parse-names" : false, "suffix" : "" } ], "container-title" : "Disability and Rehabilitation", "id" : "ITEM-1", "issue" : "21", "issued" : { "date-parts" : [ [ "2013", "10", "25" ] ] }, "page" : "1821-1827", "title" : "Patterns of participation in school-related activities and settings in children with &lt;i&gt;spina bifida&lt;/i&gt;", "type" : "article-journal", "volume" : "35" }, "uris" : [ "http://www.mendeley.com/documents/?uuid=72999703-8b5b-39dc-9566-db339d5a8eea"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7F6ED3" w:rsidRPr="007F6ED3">
        <w:rPr>
          <w:noProof/>
          <w:vertAlign w:val="superscript"/>
        </w:rPr>
        <w:t>17</w:t>
      </w:r>
      <w:r>
        <w:fldChar w:fldCharType="end"/>
      </w:r>
      <w:r>
        <w:t xml:space="preserve"> used the School Function Assessment to assess participation of children with spina bifida in school-related activities. When compared to their peers, children and adolescents with SB have lower self-esteem and less friends, and adolescents and young adults are at risk for being socially isolated.</w:t>
      </w:r>
      <w:r>
        <w:fldChar w:fldCharType="begin" w:fldLock="1"/>
      </w:r>
      <w:r w:rsidR="00227EDE">
        <w:instrText>ADDIN CSL_CITATION { "citationItems" : [ { "id" : "ITEM-1", "itemData" : { "DOI" : "10.3109/09638288.2012.758319", "ISSN" : "0963-8288", "PMID" : "23350762", "abstract" : "PURPOSE To evaluate how children with spina bifida (SB) participate in school-related activities and to explore if their motor and process skills in task performance were related to their level of active participation in school. METHOD Fifty children from a geographical cohort of children with SB (aged 6-14 years) and their teachers rated the children's frequency of participation in school-related activities using a Swedish adaptation of the Availability and Participation Scale. The teachers also rated each child's level of active participation with the School Function Assessment, part one. Each child's motor and process skills were evaluated with the Assessment of Motor and Process Skills. The relation between levels of active participation and motor and process skills was subjected to binary logistic regression analysis. RESULTS The children participated very frequently in school activities, but their level of active participation was restricted, particularly in the recess/playground setting. There was a highly significant relation between full active participation in most school settings and the children's motor and process skills. CONCLUSION Children with SB need support to become more actively involved, particularly in unstructured peer activities. The school staff need to be informed that not only the motor skills but also the process skills have an impact on the children's active participation. IMPLICATIONS FOR REHABILITATION The children with spina bifida (SB) showed a low level of active participation and involvement in school settings even though their frequency of participation was high. It is of highest importance to enable children with SB to be actively involved in peer-related and unstructured activities and to encourage them to participate in both academic and societal learning. To achieve active participation, it is important to inform the school staff about how this issue is affected not only by the level of the child's motor skills but also, and probably even more so, by the level of his/her process skills. From this knowledge, individual strategies can be worked out.", "author" : [ { "dropping-particle" : "", "family" : "Peny-Dahlstrand", "given" : "M.", "non-dropping-particle" : "", "parse-names" : false, "suffix" : "" }, { "dropping-particle" : "", "family" : "Krumlinde-Sundholm", "given" : "L.", "non-dropping-particle" : "", "parse-names" : false, "suffix" : "" }, { "dropping-particle" : "", "family" : "Gosman-Hedstrom", "given" : "G.", "non-dropping-particle" : "", "parse-names" : false, "suffix" : "" } ], "container-title" : "Disability and Rehabilitation", "id" : "ITEM-1", "issue" : "21", "issued" : { "date-parts" : [ [ "2013", "10", "25" ] ] }, "page" : "1821-1827", "title" : "Patterns of participation in school-related activities and settings in children with &lt;i&gt;spina bifida&lt;/i&gt;", "type" : "article-journal", "volume" : "35" }, "uris" : [ "http://www.mendeley.com/documents/?uuid=72999703-8b5b-39dc-9566-db339d5a8eea"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7F6ED3" w:rsidRPr="007F6ED3">
        <w:rPr>
          <w:noProof/>
          <w:vertAlign w:val="superscript"/>
        </w:rPr>
        <w:t>17</w:t>
      </w:r>
      <w:r>
        <w:fldChar w:fldCharType="end"/>
      </w:r>
      <w:r>
        <w:t xml:space="preserve"> The authors also found that the students had a high level of participation for structured activities, but their level of active participation wa</w:t>
      </w:r>
      <w:r w:rsidR="00957EA8">
        <w:t>s low, especially in the recess and</w:t>
      </w:r>
      <w:r w:rsidRPr="001C6C6B">
        <w:t xml:space="preserve"> </w:t>
      </w:r>
      <w:r>
        <w:t>playground setting</w:t>
      </w:r>
      <w:r w:rsidR="00957EA8">
        <w:t>s</w:t>
      </w:r>
      <w:r>
        <w:t>.</w:t>
      </w:r>
      <w:r>
        <w:fldChar w:fldCharType="begin" w:fldLock="1"/>
      </w:r>
      <w:r w:rsidR="00227EDE">
        <w:instrText>ADDIN CSL_CITATION { "citationItems" : [ { "id" : "ITEM-1", "itemData" : { "DOI" : "10.3109/09638288.2012.758319", "ISSN" : "0963-8288", "PMID" : "23350762", "abstract" : "PURPOSE To evaluate how children with spina bifida (SB) participate in school-related activities and to explore if their motor and process skills in task performance were related to their level of active participation in school. METHOD Fifty children from a geographical cohort of children with SB (aged 6-14 years) and their teachers rated the children's frequency of participation in school-related activities using a Swedish adaptation of the Availability and Participation Scale. The teachers also rated each child's level of active participation with the School Function Assessment, part one. Each child's motor and process skills were evaluated with the Assessment of Motor and Process Skills. The relation between levels of active participation and motor and process skills was subjected to binary logistic regression analysis. RESULTS The children participated very frequently in school activities, but their level of active participation was restricted, particularly in the recess/playground setting. There was a highly significant relation between full active participation in most school settings and the children's motor and process skills. CONCLUSION Children with SB need support to become more actively involved, particularly in unstructured peer activities. The school staff need to be informed that not only the motor skills but also the process skills have an impact on the children's active participation. IMPLICATIONS FOR REHABILITATION The children with spina bifida (SB) showed a low level of active participation and involvement in school settings even though their frequency of participation was high. It is of highest importance to enable children with SB to be actively involved in peer-related and unstructured activities and to encourage them to participate in both academic and societal learning. To achieve active participation, it is important to inform the school staff about how this issue is affected not only by the level of the child's motor skills but also, and probably even more so, by the level of his/her process skills. From this knowledge, individual strategies can be worked out.", "author" : [ { "dropping-particle" : "", "family" : "Peny-Dahlstrand", "given" : "M.", "non-dropping-particle" : "", "parse-names" : false, "suffix" : "" }, { "dropping-particle" : "", "family" : "Krumlinde-Sundholm", "given" : "L.", "non-dropping-particle" : "", "parse-names" : false, "suffix" : "" }, { "dropping-particle" : "", "family" : "Gosman-Hedstrom", "given" : "G.", "non-dropping-particle" : "", "parse-names" : false, "suffix" : "" } ], "container-title" : "Disability and Rehabilitation", "id" : "ITEM-1", "issue" : "21", "issued" : { "date-parts" : [ [ "2013", "10", "25" ] ] }, "page" : "1821-1827", "title" : "Patterns of participation in school-related activities and settings in children with &lt;i&gt;spina bifida&lt;/i&gt;", "type" : "article-journal", "volume" : "35" }, "uris" : [ "http://www.mendeley.com/documents/?uuid=72999703-8b5b-39dc-9566-db339d5a8eea"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7F6ED3" w:rsidRPr="007F6ED3">
        <w:rPr>
          <w:noProof/>
          <w:vertAlign w:val="superscript"/>
        </w:rPr>
        <w:t>17</w:t>
      </w:r>
      <w:r>
        <w:fldChar w:fldCharType="end"/>
      </w:r>
      <w:r>
        <w:t xml:space="preserve"> This is consistent with other studies that have discussed the cognitive functional profile of children with SB, noting that these children tend to be successful in everything that is guided but have more problems acting on their own initiative.</w:t>
      </w:r>
      <w:r>
        <w:fldChar w:fldCharType="begin" w:fldLock="1"/>
      </w:r>
      <w:r w:rsidR="00227EDE">
        <w:instrText>ADDIN CSL_CITATION { "citationItems" : [ { "id" : "ITEM-1", "itemData" : { "DOI" : "10.3109/09638288.2012.758319", "ISSN" : "0963-8288", "PMID" : "23350762", "abstract" : "PURPOSE To evaluate how children with spina bifida (SB) participate in school-related activities and to explore if their motor and process skills in task performance were related to their level of active participation in school. METHOD Fifty children from a geographical cohort of children with SB (aged 6-14 years) and their teachers rated the children's frequency of participation in school-related activities using a Swedish adaptation of the Availability and Participation Scale. The teachers also rated each child's level of active participation with the School Function Assessment, part one. Each child's motor and process skills were evaluated with the Assessment of Motor and Process Skills. The relation between levels of active participation and motor and process skills was subjected to binary logistic regression analysis. RESULTS The children participated very frequently in school activities, but their level of active participation was restricted, particularly in the recess/playground setting. There was a highly significant relation between full active participation in most school settings and the children's motor and process skills. CONCLUSION Children with SB need support to become more actively involved, particularly in unstructured peer activities. The school staff need to be informed that not only the motor skills but also the process skills have an impact on the children's active participation. IMPLICATIONS FOR REHABILITATION The children with spina bifida (SB) showed a low level of active participation and involvement in school settings even though their frequency of participation was high. It is of highest importance to enable children with SB to be actively involved in peer-related and unstructured activities and to encourage them to participate in both academic and societal learning. To achieve active participation, it is important to inform the school staff about how this issue is affected not only by the level of the child's motor skills but also, and probably even more so, by the level of his/her process skills. From this knowledge, individual strategies can be worked out.", "author" : [ { "dropping-particle" : "", "family" : "Peny-Dahlstrand", "given" : "M.", "non-dropping-particle" : "", "parse-names" : false, "suffix" : "" }, { "dropping-particle" : "", "family" : "Krumlinde-Sundholm", "given" : "L.", "non-dropping-particle" : "", "parse-names" : false, "suffix" : "" }, { "dropping-particle" : "", "family" : "Gosman-Hedstrom", "given" : "G.", "non-dropping-particle" : "", "parse-names" : false, "suffix" : "" } ], "container-title" : "Disability and Rehabilitation", "id" : "ITEM-1", "issue" : "21", "issued" : { "date-parts" : [ [ "2013", "10", "25" ] ] }, "page" : "1821-1827", "title" : "Patterns of participation in school-related activities and settings in children with &lt;i&gt;spina bifida&lt;/i&gt;", "type" : "article-journal", "volume" : "35" }, "uris" : [ "http://www.mendeley.com/documents/?uuid=72999703-8b5b-39dc-9566-db339d5a8eea"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7F6ED3" w:rsidRPr="007F6ED3">
        <w:rPr>
          <w:noProof/>
          <w:vertAlign w:val="superscript"/>
        </w:rPr>
        <w:t>17</w:t>
      </w:r>
      <w:r>
        <w:fldChar w:fldCharType="end"/>
      </w:r>
      <w:r>
        <w:t xml:space="preserve"> This shows that one feasible way to improve participation in these children with SB is to educate teachers on the importance of structured activities during recess, as children with SB not only have some motor deficits, but issues with processing as well. </w:t>
      </w:r>
    </w:p>
    <w:p w14:paraId="5D6639D4" w14:textId="08C78F73" w:rsidR="00957EA8" w:rsidRDefault="00957EA8" w:rsidP="00550841">
      <w:r>
        <w:tab/>
      </w:r>
      <w:r w:rsidR="00B6445D">
        <w:t xml:space="preserve">As to be expected, children and adolescents with spina bifida have a reduced health-related quality of life </w:t>
      </w:r>
      <w:r w:rsidR="00284C1A">
        <w:t xml:space="preserve">(HRQOL) </w:t>
      </w:r>
      <w:r w:rsidR="00B6445D">
        <w:t>compared to those without spina bifida</w:t>
      </w:r>
      <w:r w:rsidR="006F44B2">
        <w:t>, and this is due to many factors.</w:t>
      </w:r>
      <w:r w:rsidR="006F44B2">
        <w:fldChar w:fldCharType="begin" w:fldLock="1"/>
      </w:r>
      <w:r w:rsidR="004001EF">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rsidR="006F44B2">
        <w:fldChar w:fldCharType="separate"/>
      </w:r>
      <w:r w:rsidR="006F44B2" w:rsidRPr="006F44B2">
        <w:rPr>
          <w:noProof/>
          <w:vertAlign w:val="superscript"/>
        </w:rPr>
        <w:t>5</w:t>
      </w:r>
      <w:r w:rsidR="006F44B2">
        <w:fldChar w:fldCharType="end"/>
      </w:r>
      <w:r w:rsidR="006F44B2">
        <w:t xml:space="preserve"> </w:t>
      </w:r>
      <w:r w:rsidR="00B566D1">
        <w:t xml:space="preserve">A study by </w:t>
      </w:r>
      <w:proofErr w:type="spellStart"/>
      <w:r w:rsidR="00B065D6">
        <w:t>Schoenmakers</w:t>
      </w:r>
      <w:proofErr w:type="spellEnd"/>
      <w:r w:rsidR="00B065D6">
        <w:t xml:space="preserve"> </w:t>
      </w:r>
      <w:r w:rsidR="00B566D1">
        <w:t>et al.</w:t>
      </w:r>
      <w:r w:rsidR="00B065D6">
        <w:fldChar w:fldCharType="begin" w:fldLock="1"/>
      </w:r>
      <w:r w:rsidR="006F44B2">
        <w:instrText>ADDIN CSL_CITATION { "citationItems" : [ { "id" : "ITEM-1", "itemData" : { "DOI" : "10.1191/0269215505cr865oa", "ISSN" : "0269-2155", "PMID" : "16180605", "abstract" : "OBJECTIVE To investigate determinants of functional independence and study which functional abilities were determinants for 'health-related quality of life' in children with myelomeningocele. DESIGN Cross-sectional study by means of clinical assessment, 'disability' measurement and questionnaires. Uni- and multivariate logistic regression models were used to investigate factors that were determinants for these outcomes. Results were expressed as odds ratios (OR) and 95% confidence intervals (95% CI). SETTING Outpatient spina bifida clinic at a university hospital. SUBJECTS One hundred and twenty-two children with myelomeningocele. Mean age 7.9; range 1-18 years. MAIN MEASURES Functional independence as measured by the Pediatric Evaluation of Disability Inventory (PEDI), and quality of life as measured by the Spina Bifida Health Related Quality of Life Questionnaire. RESULTS Lesion level below L3 (OR 0.4, 95% CI 0.1-1.0), mental status of IQ &gt; or =80 (OR 4.2, 95% CI 1.2-14.9), having no contractures in lower extremities (OR 3.4, 95% CI 1.3-8.8), and having normal strength of knee extensor muscles (OR 4.1, 95% CI 1.4-11.5) were most strongly associated with independence in self-care. Mental status (OR 16.1, 95% CI 2.8-93.9), having no contractures in lower extremities (OR 1.5, 95% CI 1.4-5.3), and normal strength in knee extensors (OR 11.0, 95% CI 1.3-97.0) were the most important determinants for independence in mobility. Concerning functional abilities, being independent with regard to mobility was the most important determinant for 'health-related quality of life' (OR 5.3, 95% CI 1.6-17.4). CONCLUSIONS In children with myelomeningocele, good muscle strength, mental ability and being independent in mobility appeared to be much more important for daily life function and quality of life than other medical indicators of the disorder.", "author" : [ { "dropping-particle" : "", "family" : "Schoenmakers", "given" : "M AGC", "non-dropping-particle" : "", "parse-names" : false, "suffix" : "" }, { "dropping-particle" : "", "family" : "Uiterwaal", "given" : "C SPM", "non-dropping-particle" : "", "parse-names" : false, "suffix" : "" }, { "dropping-particle" : "", "family" : "Gulmans", "given" : "V AM", "non-dropping-particle" : "", "parse-names" : false, "suffix" : "" }, { "dropping-particle" : "", "family" : "Gooskens", "given" : "R HJM", "non-dropping-particle" : "", "parse-names" : false, "suffix" : "" }, { "dropping-particle" : "", "family" : "Helders", "given" : "P JM", "non-dropping-particle" : "", "parse-names" : false, "suffix" : "" } ], "container-title" : "Clinical Rehabilitation", "id" : "ITEM-1", "issue" : "6", "issued" : { "date-parts" : [ [ "2005", "9" ] ] }, "page" : "677-685", "title" : "Determinants of functional independence and quality of life in children with spina bifida", "type" : "article-journal", "volume" : "19" }, "uris" : [ "http://www.mendeley.com/documents/?uuid=f76f4d1e-a137-3781-bf36-8ae74eabe00a" ] } ], "mendeley" : { "formattedCitation" : "&lt;sup&gt;18&lt;/sup&gt;", "plainTextFormattedCitation" : "18", "previouslyFormattedCitation" : "&lt;sup&gt;18&lt;/sup&gt;" }, "properties" : { "noteIndex" : 0 }, "schema" : "https://github.com/citation-style-language/schema/raw/master/csl-citation.json" }</w:instrText>
      </w:r>
      <w:r w:rsidR="00B065D6">
        <w:fldChar w:fldCharType="separate"/>
      </w:r>
      <w:r w:rsidR="00B065D6" w:rsidRPr="00B065D6">
        <w:rPr>
          <w:noProof/>
          <w:vertAlign w:val="superscript"/>
        </w:rPr>
        <w:t>18</w:t>
      </w:r>
      <w:r w:rsidR="00B065D6">
        <w:fldChar w:fldCharType="end"/>
      </w:r>
      <w:r w:rsidR="00B065D6">
        <w:t xml:space="preserve"> found that </w:t>
      </w:r>
      <w:r w:rsidR="00C21012">
        <w:t xml:space="preserve">mental ability, good muscle strength, and being independently mobile were </w:t>
      </w:r>
      <w:r w:rsidR="0086107C">
        <w:t>significantly</w:t>
      </w:r>
      <w:r w:rsidR="00C21012">
        <w:t xml:space="preserve"> more important for quality of life and daily function </w:t>
      </w:r>
      <w:r w:rsidR="0086107C">
        <w:t xml:space="preserve">than other medical indicators of myelomeningocele. </w:t>
      </w:r>
      <w:r w:rsidR="00284C1A">
        <w:t xml:space="preserve">Other predictors of HRQOL include </w:t>
      </w:r>
      <w:r w:rsidR="00416143">
        <w:t>presence of shunted hydrocephalus, pain levels, parenting stress, and other family factors.</w:t>
      </w:r>
      <w:r w:rsidR="00416143">
        <w:fldChar w:fldCharType="begin" w:fldLock="1"/>
      </w:r>
      <w:r w:rsidR="004001EF">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rsidR="00416143">
        <w:fldChar w:fldCharType="separate"/>
      </w:r>
      <w:r w:rsidR="00416143" w:rsidRPr="006F44B2">
        <w:rPr>
          <w:noProof/>
          <w:vertAlign w:val="superscript"/>
        </w:rPr>
        <w:t>5</w:t>
      </w:r>
      <w:r w:rsidR="00416143">
        <w:fldChar w:fldCharType="end"/>
      </w:r>
      <w:r w:rsidR="00416143">
        <w:t xml:space="preserve"> </w:t>
      </w:r>
      <w:r w:rsidR="00837EF0">
        <w:t xml:space="preserve">Compared to their healthy peers, children with SB tend to present with </w:t>
      </w:r>
      <w:r w:rsidR="001D2095">
        <w:t>lower levels of self-concept and more depressive symptoms during late childhood.</w:t>
      </w:r>
      <w:r w:rsidR="001D2095">
        <w:fldChar w:fldCharType="begin" w:fldLock="1"/>
      </w:r>
      <w:r w:rsidR="004001EF">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rsidR="001D2095">
        <w:fldChar w:fldCharType="separate"/>
      </w:r>
      <w:r w:rsidR="001D2095" w:rsidRPr="006F44B2">
        <w:rPr>
          <w:noProof/>
          <w:vertAlign w:val="superscript"/>
        </w:rPr>
        <w:t>5</w:t>
      </w:r>
      <w:r w:rsidR="001D2095">
        <w:fldChar w:fldCharType="end"/>
      </w:r>
      <w:r w:rsidR="001D2095">
        <w:t xml:space="preserve"> </w:t>
      </w:r>
      <w:r w:rsidR="00B202D7">
        <w:t>Children with spina bifida often experience social difficulties that extend into young adulthood</w:t>
      </w:r>
      <w:r w:rsidR="00913D84" w:rsidRPr="00913D84">
        <w:t xml:space="preserve"> </w:t>
      </w:r>
      <w:r w:rsidR="00913D84">
        <w:t>and many tend to be more dependent on adults for guidance</w:t>
      </w:r>
      <w:r w:rsidR="00B202D7">
        <w:t xml:space="preserve">, which can </w:t>
      </w:r>
      <w:r w:rsidR="001D2095">
        <w:t xml:space="preserve">negatively </w:t>
      </w:r>
      <w:r w:rsidR="00B202D7">
        <w:t>affect their quality of life</w:t>
      </w:r>
      <w:r w:rsidR="0088278F">
        <w:t>.</w:t>
      </w:r>
      <w:r w:rsidR="0088278F">
        <w:fldChar w:fldCharType="begin" w:fldLock="1"/>
      </w:r>
      <w:r w:rsidR="004001EF">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rsidR="0088278F">
        <w:fldChar w:fldCharType="separate"/>
      </w:r>
      <w:r w:rsidR="0088278F" w:rsidRPr="006F44B2">
        <w:rPr>
          <w:noProof/>
          <w:vertAlign w:val="superscript"/>
        </w:rPr>
        <w:t>5</w:t>
      </w:r>
      <w:r w:rsidR="0088278F">
        <w:fldChar w:fldCharType="end"/>
      </w:r>
      <w:r w:rsidR="0088278F">
        <w:t xml:space="preserve"> </w:t>
      </w:r>
      <w:r w:rsidR="002E3FD5">
        <w:t xml:space="preserve">A range of 43 to 77% of individuals with SB live with their parents, and </w:t>
      </w:r>
      <w:r w:rsidR="0050205D">
        <w:t>only 52 to 68% have had a romantic relationship.</w:t>
      </w:r>
      <w:r w:rsidR="0050205D">
        <w:fldChar w:fldCharType="begin" w:fldLock="1"/>
      </w:r>
      <w:r w:rsidR="002C0E64">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id" : "ITEM-2", "itemData" : { "ISSN" : "0022-006X", "PMID" : "12924683", "abstract" : "This study examined the psychosocial adjustment of preadolescents with spina bifida in relation to a comparison sample of able-bodied preadolescents (8- and 9-year-olds; n = 68 in each sample). The study also examined the potential clinical utility of a narrowband multimethod, multi-informant, and multidimensional perspective on the assessment of psychosocial functioning in children and adolescents with pediatric conditions. Findings revealed that children with spina bifida tended to be socially immature and passive, less likely to have social contacts outside of school, more dependent on adults for guidance, less competent scholastically, less physically active, less likely to make independent decisions, and more likely to exhibit attention and concentration difficulties. No group differences were found for externalizing symptoms, affective functioning, or global self-worth, suggesting resilience in these domains for the spina bifida sample. Findings also suggest that low socioeconomic status and the presence of a physical disability may be additive risk factors for certain psychosocial adjustment difficulties.", "author" : [ { "dropping-particle" : "", "family" : "Holmbeck", "given" : "Grayson N", "non-dropping-particle" : "", "parse-names" : false, "suffix" : "" }, { "dropping-particle" : "", "family" : "Westhoven", "given" : "Venette C", "non-dropping-particle" : "", "parse-names" : false, "suffix" : "" }, { "dropping-particle" : "", "family" : "Phillips", "given" : "Wendy Shapera", "non-dropping-particle" : "", "parse-names" : false, "suffix" : "" }, { "dropping-particle" : "", "family" : "Bowers", "given" : "Rachael", "non-dropping-particle" : "", "parse-names" : false, "suffix" : "" }, { "dropping-particle" : "", "family" : "Gruse", "given" : "Christine", "non-dropping-particle" : "", "parse-names" : false, "suffix" : "" }, { "dropping-particle" : "", "family" : "Nikolopoulos", "given" : "Tina", "non-dropping-particle" : "", "parse-names" : false, "suffix" : "" }, { "dropping-particle" : "", "family" : "Totura", "given" : "Christine M Wienke", "non-dropping-particle" : "", "parse-names" : false, "suffix" : "" }, { "dropping-particle" : "", "family" : "Davison", "given" : "Kenneth", "non-dropping-particle" : "", "parse-names" : false, "suffix" : "" } ], "container-title" : "Journal of consulting and clinical psychology", "id" : "ITEM-2", "issue" : "4", "issued" : { "date-parts" : [ [ "2003", "8" ] ] }, "page" : "782-96", "title" : "A multimethod, multi-informant, and multidimensional perspective on psychosocial adjustment in preadolescents with spina bifida.", "type" : "article-journal", "volume" : "71" }, "uris" : [ "http://www.mendeley.com/documents/?uuid=af025f15-378a-310d-9f05-bba1a5ea205b" ] } ], "mendeley" : { "formattedCitation" : "&lt;sup&gt;5,19&lt;/sup&gt;", "plainTextFormattedCitation" : "5,19", "previouslyFormattedCitation" : "&lt;sup&gt;5,19&lt;/sup&gt;" }, "properties" : { "noteIndex" : 0 }, "schema" : "https://github.com/citation-style-language/schema/raw/master/csl-citation.json" }</w:instrText>
      </w:r>
      <w:r w:rsidR="0050205D">
        <w:fldChar w:fldCharType="separate"/>
      </w:r>
      <w:r w:rsidR="00291423" w:rsidRPr="00291423">
        <w:rPr>
          <w:noProof/>
          <w:vertAlign w:val="superscript"/>
        </w:rPr>
        <w:t>5,19</w:t>
      </w:r>
      <w:r w:rsidR="0050205D">
        <w:fldChar w:fldCharType="end"/>
      </w:r>
      <w:r w:rsidR="0050205D">
        <w:t xml:space="preserve"> Romantic relationships, employment, and financial independence </w:t>
      </w:r>
      <w:r w:rsidR="00D4756C">
        <w:t>are</w:t>
      </w:r>
      <w:r w:rsidR="0050205D">
        <w:t xml:space="preserve"> areas of </w:t>
      </w:r>
      <w:r w:rsidR="00A402A3">
        <w:t>lowest life satisfaction.</w:t>
      </w:r>
      <w:r w:rsidR="004001EF">
        <w:fldChar w:fldCharType="begin" w:fldLock="1"/>
      </w:r>
      <w:r w:rsidR="00291423">
        <w:instrText>ADDIN CSL_CITATION { "citationItems" : [ { "id" : "ITEM-1", "itemData" : { "ISSN" : "0022-006X", "PMID" : "12924683", "abstract" : "This study examined the psychosocial adjustment of preadolescents with spina bifida in relation to a comparison sample of able-bodied preadolescents (8- and 9-year-olds; n = 68 in each sample). The study also examined the potential clinical utility of a narrowband multimethod, multi-informant, and multidimensional perspective on the assessment of psychosocial functioning in children and adolescents with pediatric conditions. Findings revealed that children with spina bifida tended to be socially immature and passive, less likely to have social contacts outside of school, more dependent on adults for guidance, less competent scholastically, less physically active, less likely to make independent decisions, and more likely to exhibit attention and concentration difficulties. No group differences were found for externalizing symptoms, affective functioning, or global self-worth, suggesting resilience in these domains for the spina bifida sample. Findings also suggest that low socioeconomic status and the presence of a physical disability may be additive risk factors for certain psychosocial adjustment difficulties.", "author" : [ { "dropping-particle" : "", "family" : "Holmbeck", "given" : "Grayson N", "non-dropping-particle" : "", "parse-names" : false, "suffix" : "" }, { "dropping-particle" : "", "family" : "Westhoven", "given" : "Venette C", "non-dropping-particle" : "", "parse-names" : false, "suffix" : "" }, { "dropping-particle" : "", "family" : "Phillips", "given" : "Wendy Shapera", "non-dropping-particle" : "", "parse-names" : false, "suffix" : "" }, { "dropping-particle" : "", "family" : "Bowers", "given" : "Rachael", "non-dropping-particle" : "", "parse-names" : false, "suffix" : "" }, { "dropping-particle" : "", "family" : "Gruse", "given" : "Christine", "non-dropping-particle" : "", "parse-names" : false, "suffix" : "" }, { "dropping-particle" : "", "family" : "Nikolopoulos", "given" : "Tina", "non-dropping-particle" : "", "parse-names" : false, "suffix" : "" }, { "dropping-particle" : "", "family" : "Totura", "given" : "Christine M Wienke", "non-dropping-particle" : "", "parse-names" : false, "suffix" : "" }, { "dropping-particle" : "", "family" : "Davison", "given" : "Kenneth", "non-dropping-particle" : "", "parse-names" : false, "suffix" : "" } ], "container-title" : "Journal of consulting and clinical psychology", "id" : "ITEM-1", "issue" : "4", "issued" : { "date-parts" : [ [ "2003", "8" ] ] }, "page" : "782-96", "title" : "A multimethod, multi-informant, and multidimensional perspective on psychosocial adjustment in preadolescents with spina bifida.", "type" : "article-journal", "volume" : "71" }, "uris" : [ "http://www.mendeley.com/documents/?uuid=af025f15-378a-310d-9f05-bba1a5ea205b" ] } ], "mendeley" : { "formattedCitation" : "&lt;sup&gt;19&lt;/sup&gt;", "plainTextFormattedCitation" : "19", "previouslyFormattedCitation" : "&lt;sup&gt;19&lt;/sup&gt;" }, "properties" : { "noteIndex" : 0 }, "schema" : "https://github.com/citation-style-language/schema/raw/master/csl-citation.json" }</w:instrText>
      </w:r>
      <w:r w:rsidR="004001EF">
        <w:fldChar w:fldCharType="separate"/>
      </w:r>
      <w:r w:rsidR="004001EF" w:rsidRPr="004001EF">
        <w:rPr>
          <w:noProof/>
          <w:vertAlign w:val="superscript"/>
        </w:rPr>
        <w:t>19</w:t>
      </w:r>
      <w:r w:rsidR="004001EF">
        <w:fldChar w:fldCharType="end"/>
      </w:r>
      <w:r w:rsidR="00A402A3">
        <w:t xml:space="preserve"> </w:t>
      </w:r>
      <w:r w:rsidR="00793A57">
        <w:t xml:space="preserve">Most individuals with SB lack knowledge regarding sexuality </w:t>
      </w:r>
      <w:r w:rsidR="007C5768">
        <w:t>because their parents are less likely to discuss this with them.</w:t>
      </w:r>
      <w:r w:rsidR="002C0E64">
        <w:fldChar w:fldCharType="begin" w:fldLock="1"/>
      </w:r>
      <w:r w:rsidR="00175388">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rsidR="002C0E64">
        <w:fldChar w:fldCharType="separate"/>
      </w:r>
      <w:r w:rsidR="002C0E64" w:rsidRPr="002C0E64">
        <w:rPr>
          <w:noProof/>
          <w:vertAlign w:val="superscript"/>
        </w:rPr>
        <w:t>5</w:t>
      </w:r>
      <w:r w:rsidR="002C0E64">
        <w:fldChar w:fldCharType="end"/>
      </w:r>
      <w:r w:rsidR="007C5768">
        <w:t xml:space="preserve"> This lack of knowledge, combined with the high obesity rate and continence issues in SB </w:t>
      </w:r>
      <w:r w:rsidR="002C0E64">
        <w:t xml:space="preserve">can be </w:t>
      </w:r>
      <w:r w:rsidR="00E1579F">
        <w:t>significant</w:t>
      </w:r>
      <w:r w:rsidR="002C0E64">
        <w:t xml:space="preserve"> barriers to attempts to form romantic relationships.</w:t>
      </w:r>
      <w:r w:rsidR="002C0E64">
        <w:fldChar w:fldCharType="begin" w:fldLock="1"/>
      </w:r>
      <w:r w:rsidR="00175388">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rsidR="002C0E64">
        <w:fldChar w:fldCharType="separate"/>
      </w:r>
      <w:r w:rsidR="002C0E64" w:rsidRPr="002C0E64">
        <w:rPr>
          <w:noProof/>
          <w:vertAlign w:val="superscript"/>
        </w:rPr>
        <w:t>5</w:t>
      </w:r>
      <w:r w:rsidR="002C0E64">
        <w:fldChar w:fldCharType="end"/>
      </w:r>
      <w:r w:rsidR="002C0E64">
        <w:t xml:space="preserve"> </w:t>
      </w:r>
      <w:r w:rsidR="0050205D">
        <w:t xml:space="preserve"> </w:t>
      </w:r>
    </w:p>
    <w:p w14:paraId="7C3F4D5A" w14:textId="77777777" w:rsidR="00550841" w:rsidRDefault="00550841" w:rsidP="00550841"/>
    <w:p w14:paraId="01F4D3EE" w14:textId="2DF05E01" w:rsidR="00040532" w:rsidRDefault="00B81EBC" w:rsidP="00550841">
      <w:pPr>
        <w:rPr>
          <w:b/>
        </w:rPr>
      </w:pPr>
      <w:r>
        <w:rPr>
          <w:b/>
        </w:rPr>
        <w:t xml:space="preserve">Personal and </w:t>
      </w:r>
      <w:r w:rsidR="00040532">
        <w:rPr>
          <w:b/>
        </w:rPr>
        <w:t>Environmental Factors</w:t>
      </w:r>
    </w:p>
    <w:p w14:paraId="28730F81" w14:textId="10FAA791" w:rsidR="00040532" w:rsidRDefault="00040532" w:rsidP="00550841">
      <w:r>
        <w:rPr>
          <w:b/>
        </w:rPr>
        <w:tab/>
      </w:r>
      <w:r w:rsidR="00616EAE">
        <w:t xml:space="preserve">Studies have shown that </w:t>
      </w:r>
      <w:r w:rsidR="001C08A0">
        <w:t>neural tube defects occur more frequently in children whose mot</w:t>
      </w:r>
      <w:r w:rsidR="00B82D76">
        <w:t>hers are of low socioeconomic status</w:t>
      </w:r>
      <w:r w:rsidR="00922370">
        <w:t xml:space="preserve"> (SES)</w:t>
      </w:r>
      <w:r w:rsidR="00B82D76">
        <w:t>.</w:t>
      </w:r>
      <w:r w:rsidR="00922370">
        <w:fldChar w:fldCharType="begin" w:fldLock="1"/>
      </w:r>
      <w:r w:rsidR="00291423">
        <w:instrText>ADDIN CSL_CITATION { "citationItems" : [ { "id" : "ITEM-1", "itemData" : { "DOI" : "10.1002/ddrr.93", "ISSN" : "1940-5529", "PMID" : "20419766", "abstract" : "The worldwide incidence of neural tube defects (NTDs) ranges from 1.0 to 10.0 per 1,000 births with almost equal frequencies between two major categories: anencephaly and spina bifida (SB). Epidemiological studies have provided valuable insight for (a) researchers to identify nongenetic and genetic factors contributing to etiology, (b) public health officials to design and implement policies to prevent NTD pregnancies, and (c) individuals to take precautions to reduce the chance of having an NTD-affected pregnancy. Despite extensive research, our knowledge of the genetic etiology of human NTDs is limited. Although more than 200 small animal models with NTDs exist, most of these models do not replicate the human disease phenotype. Over a hundred candidate genes have been examined for risk association to human SB. The candidate genes studied include those important in folic acid metabolism, glucose metabolism, retinoid metabolism, and apoptosis. Many genes that regulate transcription in early embryogenesis and maintain planar cell polarity have also been tested as candidates. Additionally, genes identified through mouse models of NTDs have been explored as candidates. We do not know how many genes in the human genome may confer risk for NTDs in human. Less than 20% of the studied candidate genes have been determined to confer even a minor effect on risk association. Many studies have provided conflicting conclusions due to limitations in study design that potentially affect the power of statistical analysis. Future directions such as genomewide association studies (GWAS) and whole exome or even whole genome sequencing are discussed as possible avenues to identify genes that affect risk for human NTDs.", "author" : [ { "dropping-particle" : "", "family" : "Au", "given" : "Kit Sing", "non-dropping-particle" : "", "parse-names" : false, "suffix" : "" }, { "dropping-particle" : "", "family" : "Ashley-Koch", "given" : "Allison", "non-dropping-particle" : "", "parse-names" : false, "suffix" : "" }, { "dropping-particle" : "", "family" : "Northrup", "given" : "Hope", "non-dropping-particle" : "", "parse-names" : false, "suffix" : "" } ], "container-title" : "Developmental disabilities research reviews", "id" : "ITEM-1", "issue" : "1", "issued" : { "date-parts" : [ [ "2010" ] ] }, "page" : "6-15", "publisher" : "NIH Public Access", "title" : "Epidemiologic and genetic aspects of spina bifida and other neural tube defects.", "type" : "article-journal", "volume" : "16" }, "uris" : [ "http://www.mendeley.com/documents/?uuid=0acca7c0-c3e6-35da-a0ad-071c06927a2f" ] }, { "id" : "ITEM-2", "itemData" : { "DOI" : "10.1111/j.1365-3016.2008.00992.x", "ISSN" : "02695022", "PMID" : "19159398", "abstract" : "Several studies have reported that neural tube defects (NTD) occur more frequently among children born to women of lower socio-economic status (SES). This study investigated the relationship between individual- and neighbourhood-level SES and the risk of an NTD-affected pregnancy. Data were drawn from a population-based case-control study of fetuses and infants among a cohort of California births between July 1999 and June 2003. Information on individual SES was obtained via telephone interviews with mothers of 337 (76% of eligible) cases and 626 (79% of eligible) non-malformed liveborn controls. Respondents' addresses were linked to the 2000 US Census to characterise six measures of neighbourhood SES (education, poverty, unemployment, occupation, crowding and rental occupancy). The analyses indicated that relative to women with a high school education, those with less than a high school education had a 1.7-fold increased risk of delivering infants with NTDs [95% CI 1.2, 2.6]. Twofold elevated risks for NTDs were observed for women with less than a high school education who lived in neighbourhoods where a majority of residents had not graduated from high school [95% CI 1.3, 3.1]. No consistent risk gradients were observed between NTD-affected pregnancies and indicators of lower neighbourhood SES. Results for phenotype subgroups were similar to those for all cases. Low maternal education was associated with an elevated risk of NTD in offspring. This risk varied by the education profile of the neighbourhood: women who did not graduate from high school and lived in less educated neighbourhoods exhibited a higher risk.", "author" : [ { "dropping-particle" : "", "family" : "Grewal", "given" : "Jagteshwar", "non-dropping-particle" : "", "parse-names" : false, "suffix" : "" }, { "dropping-particle" : "", "family" : "Carmichael", "given" : "Suzan L.", "non-dropping-particle" : "", "parse-names" : false, "suffix" : "" }, { "dropping-particle" : "", "family" : "Song", "given" : "Jun", "non-dropping-particle" : "", "parse-names" : false, "suffix" : "" }, { "dropping-particle" : "", "family" : "Shaw", "given" : "Gary M.", "non-dropping-particle" : "", "parse-names" : false, "suffix" : "" } ], "container-title" : "Paediatric and Perinatal Epidemiology", "id" : "ITEM-2", "issue" : "2", "issued" : { "date-parts" : [ [ "2009", "3" ] ] }, "page" : "116-124", "title" : "Neural tube defects: an analysis of neighbourhood- and individual-level socio-economic characteristics", "type" : "article-journal", "volume" : "23" }, "uris" : [ "http://www.mendeley.com/documents/?uuid=09c7b080-3813-339c-86ca-884896b81b73" ] } ], "mendeley" : { "formattedCitation" : "&lt;sup&gt;4,20&lt;/sup&gt;", "plainTextFormattedCitation" : "4,20", "previouslyFormattedCitation" : "&lt;sup&gt;4,20&lt;/sup&gt;" }, "properties" : { "noteIndex" : 0 }, "schema" : "https://github.com/citation-style-language/schema/raw/master/csl-citation.json" }</w:instrText>
      </w:r>
      <w:r w:rsidR="00922370">
        <w:fldChar w:fldCharType="separate"/>
      </w:r>
      <w:r w:rsidR="004001EF" w:rsidRPr="004001EF">
        <w:rPr>
          <w:noProof/>
          <w:vertAlign w:val="superscript"/>
        </w:rPr>
        <w:t>4,20</w:t>
      </w:r>
      <w:r w:rsidR="00922370">
        <w:fldChar w:fldCharType="end"/>
      </w:r>
      <w:r w:rsidR="00B82D76">
        <w:t xml:space="preserve"> Lack of education, which is often closely related to low SES</w:t>
      </w:r>
      <w:r w:rsidR="00922370">
        <w:t>,</w:t>
      </w:r>
      <w:r w:rsidR="00B82D76">
        <w:t xml:space="preserve"> can also </w:t>
      </w:r>
      <w:r w:rsidR="00F86C88">
        <w:t xml:space="preserve">play a role in increasing the risk of having a child with a neural tube defect. </w:t>
      </w:r>
      <w:r w:rsidR="00B4289A">
        <w:t xml:space="preserve">One study by </w:t>
      </w:r>
      <w:proofErr w:type="spellStart"/>
      <w:r w:rsidR="00B4289A">
        <w:t>Grewal</w:t>
      </w:r>
      <w:proofErr w:type="spellEnd"/>
      <w:r w:rsidR="00B4289A">
        <w:t xml:space="preserve"> et al.</w:t>
      </w:r>
      <w:r w:rsidR="00922370">
        <w:fldChar w:fldCharType="begin" w:fldLock="1"/>
      </w:r>
      <w:r w:rsidR="00291423">
        <w:instrText>ADDIN CSL_CITATION { "citationItems" : [ { "id" : "ITEM-1", "itemData" : { "DOI" : "10.1111/j.1365-3016.2008.00992.x", "ISSN" : "02695022", "PMID" : "19159398", "abstract" : "Several studies have reported that neural tube defects (NTD) occur more frequently among children born to women of lower socio-economic status (SES). This study investigated the relationship between individual- and neighbourhood-level SES and the risk of an NTD-affected pregnancy. Data were drawn from a population-based case-control study of fetuses and infants among a cohort of California births between July 1999 and June 2003. Information on individual SES was obtained via telephone interviews with mothers of 337 (76% of eligible) cases and 626 (79% of eligible) non-malformed liveborn controls. Respondents' addresses were linked to the 2000 US Census to characterise six measures of neighbourhood SES (education, poverty, unemployment, occupation, crowding and rental occupancy). The analyses indicated that relative to women with a high school education, those with less than a high school education had a 1.7-fold increased risk of delivering infants with NTDs [95% CI 1.2, 2.6]. Twofold elevated risks for NTDs were observed for women with less than a high school education who lived in neighbourhoods where a majority of residents had not graduated from high school [95% CI 1.3, 3.1]. No consistent risk gradients were observed between NTD-affected pregnancies and indicators of lower neighbourhood SES. Results for phenotype subgroups were similar to those for all cases. Low maternal education was associated with an elevated risk of NTD in offspring. This risk varied by the education profile of the neighbourhood: women who did not graduate from high school and lived in less educated neighbourhoods exhibited a higher risk.", "author" : [ { "dropping-particle" : "", "family" : "Grewal", "given" : "Jagteshwar", "non-dropping-particle" : "", "parse-names" : false, "suffix" : "" }, { "dropping-particle" : "", "family" : "Carmichael", "given" : "Suzan L.", "non-dropping-particle" : "", "parse-names" : false, "suffix" : "" }, { "dropping-particle" : "", "family" : "Song", "given" : "Jun", "non-dropping-particle" : "", "parse-names" : false, "suffix" : "" }, { "dropping-particle" : "", "family" : "Shaw", "given" : "Gary M.", "non-dropping-particle" : "", "parse-names" : false, "suffix" : "" } ], "container-title" : "Paediatric and Perinatal Epidemiology", "id" : "ITEM-1", "issue" : "2", "issued" : { "date-parts" : [ [ "2009", "3" ] ] }, "page" : "116-124", "title" : "Neural tube defects: an analysis of neighbourhood- and individual-level socio-economic characteristics", "type" : "article-journal", "volume" : "23" }, "uris" : [ "http://www.mendeley.com/documents/?uuid=09c7b080-3813-339c-86ca-884896b81b73" ] } ], "mendeley" : { "formattedCitation" : "&lt;sup&gt;20&lt;/sup&gt;", "plainTextFormattedCitation" : "20", "previouslyFormattedCitation" : "&lt;sup&gt;20&lt;/sup&gt;" }, "properties" : { "noteIndex" : 0 }, "schema" : "https://github.com/citation-style-language/schema/raw/master/csl-citation.json" }</w:instrText>
      </w:r>
      <w:r w:rsidR="00922370">
        <w:fldChar w:fldCharType="separate"/>
      </w:r>
      <w:r w:rsidR="004001EF" w:rsidRPr="004001EF">
        <w:rPr>
          <w:noProof/>
          <w:vertAlign w:val="superscript"/>
        </w:rPr>
        <w:t>20</w:t>
      </w:r>
      <w:r w:rsidR="00922370">
        <w:fldChar w:fldCharType="end"/>
      </w:r>
      <w:r w:rsidR="00922370">
        <w:t xml:space="preserve"> </w:t>
      </w:r>
      <w:r w:rsidR="00B4289A">
        <w:t xml:space="preserve">found that women who did not graduate from high school and lived in neighborhoods of low socioeconomic status presented with a significantly higher risk </w:t>
      </w:r>
      <w:r w:rsidR="00810A0A">
        <w:t>for</w:t>
      </w:r>
      <w:r w:rsidR="000031B7">
        <w:t xml:space="preserve"> a NTD pregnancy than those who had completed high school or higher education. </w:t>
      </w:r>
      <w:r w:rsidR="00E8420A">
        <w:t>It’s suggested that t</w:t>
      </w:r>
      <w:r w:rsidR="000031B7">
        <w:t xml:space="preserve">he reason for this </w:t>
      </w:r>
      <w:r w:rsidR="00E8420A">
        <w:t>is</w:t>
      </w:r>
      <w:r w:rsidR="000031B7">
        <w:t xml:space="preserve"> </w:t>
      </w:r>
      <w:r w:rsidR="004E1EEE">
        <w:t xml:space="preserve">because mothers with higher education or of higher social groups are more likely to use folic acid </w:t>
      </w:r>
      <w:r w:rsidR="00A27DC2">
        <w:t>in</w:t>
      </w:r>
      <w:r w:rsidR="004E1EEE">
        <w:t xml:space="preserve"> </w:t>
      </w:r>
      <w:r w:rsidR="00E8420A">
        <w:t xml:space="preserve">the period of neural tube closure </w:t>
      </w:r>
      <w:r w:rsidR="00A27DC2">
        <w:t xml:space="preserve">during </w:t>
      </w:r>
      <w:r w:rsidR="004E1EEE">
        <w:t>pregnancy.</w:t>
      </w:r>
      <w:r w:rsidR="00E8420A">
        <w:fldChar w:fldCharType="begin" w:fldLock="1"/>
      </w:r>
      <w:r w:rsidR="00291423">
        <w:instrText>ADDIN CSL_CITATION { "citationItems" : [ { "id" : "ITEM-1", "itemData" : { "DOI" : "10.1111/j.1365-277X.2008.00936.x", "ISSN" : "09523871", "PMID" : "19226351", "abstract" : "BACKGROUND The role of folate supplementation in preventing neural tube defects is well known; however, preconception supplement use continues to be low, especially amongst the socially disadvantaged. The present study explored periconception folic acid supplement use in a socially deprived, ethnically diverse population. METHODS Pregnant women (n = 402) in the first trimester of pregnancy were recruited in East London. Using a researcher led questionnaire, details were obtained regarding social class, ethnicity and folic acid use. Red cell folate levels were determined for 367 participants during the first trimester. RESULTS Although 76% of participants reported using folic acid supplements during the first trimester, only 12% started preconception and a further 17% started before neural tube closure. Mothers from higher social groups or with higher levels of education were more likely to use folic acid and started taking it earlier. Ethnic differences were also seen in preconception usage (Africans, 5%; West Indians, 8%; Asians, 12%; Caucasians, 19%; P = 0.038). Participants who took folic acid supplements had significantly higher mean (SD) red cell folate concentrations than those who took none [936 (*\\1.6) and 579 (*\\1.6) nmol L(-1), respectively; P &lt; 0.001]. CONCLUSIONS Folic acid supplement use preconception and prior to neural tube closure continues to be low, exhibiting both social and ethnic disparities.", "author" : [ { "dropping-particle" : "", "family" : "Brough", "given" : "L.", "non-dropping-particle" : "", "parse-names" : false, "suffix" : "" }, { "dropping-particle" : "", "family" : "Rees", "given" : "G. A.", "non-dropping-particle" : "", "parse-names" : false, "suffix" : "" }, { "dropping-particle" : "", "family" : "Crawford", "given" : "M. A.", "non-dropping-particle" : "", "parse-names" : false, "suffix" : "" }, { "dropping-particle" : "", "family" : "Dorman", "given" : "E. K.", "non-dropping-particle" : "", "parse-names" : false, "suffix" : "" } ], "container-title" : "Journal of Human Nutrition and Dietetics", "id" : "ITEM-1", "issue" : "2", "issued" : { "date-parts" : [ [ "2009", "4" ] ] }, "page" : "100-107", "title" : "Social and ethnic differences in folic acid use preconception and during early pregnancy in the UK: effect on maternal folate status", "type" : "article-journal", "volume" : "22" }, "uris" : [ "http://www.mendeley.com/documents/?uuid=cc40f267-a443-373e-bf5c-c77c82eba8e1" ] } ], "mendeley" : { "formattedCitation" : "&lt;sup&gt;21&lt;/sup&gt;", "plainTextFormattedCitation" : "21", "previouslyFormattedCitation" : "&lt;sup&gt;21&lt;/sup&gt;" }, "properties" : { "noteIndex" : 0 }, "schema" : "https://github.com/citation-style-language/schema/raw/master/csl-citation.json" }</w:instrText>
      </w:r>
      <w:r w:rsidR="00E8420A">
        <w:fldChar w:fldCharType="separate"/>
      </w:r>
      <w:r w:rsidR="004001EF" w:rsidRPr="004001EF">
        <w:rPr>
          <w:noProof/>
          <w:vertAlign w:val="superscript"/>
        </w:rPr>
        <w:t>21</w:t>
      </w:r>
      <w:r w:rsidR="00E8420A">
        <w:fldChar w:fldCharType="end"/>
      </w:r>
      <w:r w:rsidR="000031B7">
        <w:t xml:space="preserve"> </w:t>
      </w:r>
      <w:r w:rsidR="00810A0A">
        <w:t xml:space="preserve"> </w:t>
      </w:r>
      <w:r w:rsidR="00F86C88">
        <w:t xml:space="preserve"> </w:t>
      </w:r>
    </w:p>
    <w:p w14:paraId="6A9F8812" w14:textId="2FF04A1E" w:rsidR="00F86C88" w:rsidRPr="00616EAE" w:rsidRDefault="00BB2685" w:rsidP="00550841">
      <w:r>
        <w:tab/>
        <w:t xml:space="preserve">A study by </w:t>
      </w:r>
      <w:proofErr w:type="spellStart"/>
      <w:r>
        <w:t>Bloemen</w:t>
      </w:r>
      <w:proofErr w:type="spellEnd"/>
      <w:r>
        <w:t xml:space="preserve"> et al.</w:t>
      </w:r>
      <w:r w:rsidR="00175388">
        <w:fldChar w:fldCharType="begin" w:fldLock="1"/>
      </w:r>
      <w:r w:rsidR="0087664F">
        <w:instrText>ADDIN CSL_CITATION { "citationItems" : [ { "id" : "ITEM-1", "itemData" : { "DOI" : "10.1186/s12883-015-0265-9", "ISSN" : "1471-2377", "author" : [ { "dropping-particle" : "", "family" : "Bloemen", "given" : "Manon AT", "non-dropping-particle" : "", "parse-names" : false, "suffix" : "" }, { "dropping-particle" : "", "family" : "Verschuren", "given" : "Olaf", "non-dropping-particle" : "", "parse-names" : false, "suffix" : "" }, { "dropping-particle" : "", "family" : "Mechelen", "given" : "Claudia", "non-dropping-particle" : "van", "parse-names" : false, "suffix" : "" }, { "dropping-particle" : "", "family" : "Borst", "given" : "Hanneke E", "non-dropping-particle" : "", "parse-names" : false, "suffix" : "" }, { "dropping-particle" : "", "family" : "Leeuw", "given" : "Arina J", "non-dropping-particle" : "de", "parse-names" : false, "suffix" : "" }, { "dropping-particle" : "", "family" : "Hoef", "given" : "Marsha", "non-dropping-particle" : "van der", "parse-names" : false, "suffix" : "" }, { "dropping-particle" : "", "family" : "Groot", "given" : "Janke F", "non-dropping-particle" : "de", "parse-names" : false, "suffix" : "" } ], "container-title" : "BMC Neurology", "id" : "ITEM-1", "issue" : "1", "issued" : { "date-parts" : [ [ "2015", "12", "10" ] ] }, "page" : "11", "title" : "Personal and environmental factors to consider when aiming to improve participation in physical activity in children with Spina Bifida: a qualitative study", "type" : "article-journal", "volume" : "15" }, "uris" : [ "http://www.mendeley.com/documents/?uuid=fcb2113c-f311-30cd-af6a-ee65828ab0dd" ] } ], "mendeley" : { "formattedCitation" : "&lt;sup&gt;22&lt;/sup&gt;", "plainTextFormattedCitation" : "22", "previouslyFormattedCitation" : "&lt;sup&gt;22&lt;/sup&gt;" }, "properties" : { "noteIndex" : 0 }, "schema" : "https://github.com/citation-style-language/schema/raw/master/csl-citation.json" }</w:instrText>
      </w:r>
      <w:r w:rsidR="00175388">
        <w:fldChar w:fldCharType="separate"/>
      </w:r>
      <w:r w:rsidR="00175388" w:rsidRPr="00175388">
        <w:rPr>
          <w:noProof/>
          <w:vertAlign w:val="superscript"/>
        </w:rPr>
        <w:t>22</w:t>
      </w:r>
      <w:r w:rsidR="00175388">
        <w:fldChar w:fldCharType="end"/>
      </w:r>
      <w:r w:rsidR="00175388">
        <w:t xml:space="preserve"> </w:t>
      </w:r>
      <w:r w:rsidR="00B81EBC">
        <w:t xml:space="preserve">looked at personal and environmental factors </w:t>
      </w:r>
      <w:r w:rsidR="0015340E">
        <w:t xml:space="preserve">associated with improved participation in physical activity in children with SB. </w:t>
      </w:r>
      <w:r w:rsidR="00A268D6">
        <w:t>Important personal factors included self-efficacy, competence in skills, bowel and bladder care, sufficient fitness and medical events.</w:t>
      </w:r>
      <w:r w:rsidR="00A268D6">
        <w:fldChar w:fldCharType="begin" w:fldLock="1"/>
      </w:r>
      <w:r w:rsidR="0087664F">
        <w:instrText>ADDIN CSL_CITATION { "citationItems" : [ { "id" : "ITEM-1", "itemData" : { "DOI" : "10.1186/s12883-015-0265-9", "ISSN" : "1471-2377", "author" : [ { "dropping-particle" : "", "family" : "Bloemen", "given" : "Manon AT", "non-dropping-particle" : "", "parse-names" : false, "suffix" : "" }, { "dropping-particle" : "", "family" : "Verschuren", "given" : "Olaf", "non-dropping-particle" : "", "parse-names" : false, "suffix" : "" }, { "dropping-particle" : "", "family" : "Mechelen", "given" : "Claudia", "non-dropping-particle" : "van", "parse-names" : false, "suffix" : "" }, { "dropping-particle" : "", "family" : "Borst", "given" : "Hanneke E", "non-dropping-particle" : "", "parse-names" : false, "suffix" : "" }, { "dropping-particle" : "", "family" : "Leeuw", "given" : "Arina J", "non-dropping-particle" : "de", "parse-names" : false, "suffix" : "" }, { "dropping-particle" : "", "family" : "Hoef", "given" : "Marsha", "non-dropping-particle" : "van der", "parse-names" : false, "suffix" : "" }, { "dropping-particle" : "", "family" : "Groot", "given" : "Janke F", "non-dropping-particle" : "de", "parse-names" : false, "suffix" : "" } ], "container-title" : "BMC Neurology", "id" : "ITEM-1", "issue" : "1", "issued" : { "date-parts" : [ [ "2015", "12", "10" ] ] }, "page" : "11", "title" : "Personal and environmental factors to consider when aiming to improve participation in physical activity in children with Spina Bifida: a qualitative study", "type" : "article-journal", "volume" : "15" }, "uris" : [ "http://www.mendeley.com/documents/?uuid=fcb2113c-f311-30cd-af6a-ee65828ab0dd" ] } ], "mendeley" : { "formattedCitation" : "&lt;sup&gt;22&lt;/sup&gt;", "plainTextFormattedCitation" : "22", "previouslyFormattedCitation" : "&lt;sup&gt;22&lt;/sup&gt;" }, "properties" : { "noteIndex" : 0 }, "schema" : "https://github.com/citation-style-language/schema/raw/master/csl-citation.json" }</w:instrText>
      </w:r>
      <w:r w:rsidR="00A268D6">
        <w:fldChar w:fldCharType="separate"/>
      </w:r>
      <w:r w:rsidR="00A268D6" w:rsidRPr="00175388">
        <w:rPr>
          <w:noProof/>
          <w:vertAlign w:val="superscript"/>
        </w:rPr>
        <w:t>22</w:t>
      </w:r>
      <w:r w:rsidR="00A268D6">
        <w:fldChar w:fldCharType="end"/>
      </w:r>
      <w:r w:rsidR="00A268D6">
        <w:t xml:space="preserve"> </w:t>
      </w:r>
      <w:r w:rsidR="00683502">
        <w:t xml:space="preserve">Environmental factors that influenced </w:t>
      </w:r>
      <w:r w:rsidR="00B942DB">
        <w:t xml:space="preserve">participation and success </w:t>
      </w:r>
      <w:r w:rsidR="00683502">
        <w:t xml:space="preserve">included contact with </w:t>
      </w:r>
      <w:r w:rsidR="00B942DB">
        <w:t>and support from other people, adequate information regarding possibilities for adapted sports, accessibility of playgrounds and sports facilities, and the use of assistive devices for mobility and care.</w:t>
      </w:r>
      <w:r w:rsidR="00B942DB">
        <w:fldChar w:fldCharType="begin" w:fldLock="1"/>
      </w:r>
      <w:r w:rsidR="0087664F">
        <w:instrText>ADDIN CSL_CITATION { "citationItems" : [ { "id" : "ITEM-1", "itemData" : { "DOI" : "10.1186/s12883-015-0265-9", "ISSN" : "1471-2377", "author" : [ { "dropping-particle" : "", "family" : "Bloemen", "given" : "Manon AT", "non-dropping-particle" : "", "parse-names" : false, "suffix" : "" }, { "dropping-particle" : "", "family" : "Verschuren", "given" : "Olaf", "non-dropping-particle" : "", "parse-names" : false, "suffix" : "" }, { "dropping-particle" : "", "family" : "Mechelen", "given" : "Claudia", "non-dropping-particle" : "van", "parse-names" : false, "suffix" : "" }, { "dropping-particle" : "", "family" : "Borst", "given" : "Hanneke E", "non-dropping-particle" : "", "parse-names" : false, "suffix" : "" }, { "dropping-particle" : "", "family" : "Leeuw", "given" : "Arina J", "non-dropping-particle" : "de", "parse-names" : false, "suffix" : "" }, { "dropping-particle" : "", "family" : "Hoef", "given" : "Marsha", "non-dropping-particle" : "van der", "parse-names" : false, "suffix" : "" }, { "dropping-particle" : "", "family" : "Groot", "given" : "Janke F", "non-dropping-particle" : "de", "parse-names" : false, "suffix" : "" } ], "container-title" : "BMC Neurology", "id" : "ITEM-1", "issue" : "1", "issued" : { "date-parts" : [ [ "2015", "12", "10" ] ] }, "page" : "11", "title" : "Personal and environmental factors to consider when aiming to improve participation in physical activity in children with Spina Bifida: a qualitative study", "type" : "article-journal", "volume" : "15" }, "uris" : [ "http://www.mendeley.com/documents/?uuid=fcb2113c-f311-30cd-af6a-ee65828ab0dd" ] } ], "mendeley" : { "formattedCitation" : "&lt;sup&gt;22&lt;/sup&gt;", "plainTextFormattedCitation" : "22", "previouslyFormattedCitation" : "&lt;sup&gt;22&lt;/sup&gt;" }, "properties" : { "noteIndex" : 0 }, "schema" : "https://github.com/citation-style-language/schema/raw/master/csl-citation.json" }</w:instrText>
      </w:r>
      <w:r w:rsidR="00B942DB">
        <w:fldChar w:fldCharType="separate"/>
      </w:r>
      <w:r w:rsidR="00B942DB" w:rsidRPr="00175388">
        <w:rPr>
          <w:noProof/>
          <w:vertAlign w:val="superscript"/>
        </w:rPr>
        <w:t>22</w:t>
      </w:r>
      <w:r w:rsidR="00B942DB">
        <w:fldChar w:fldCharType="end"/>
      </w:r>
      <w:r w:rsidR="00B942DB">
        <w:t xml:space="preserve"> </w:t>
      </w:r>
      <w:r w:rsidR="00B66438">
        <w:t>An</w:t>
      </w:r>
      <w:r w:rsidR="00ED10B0">
        <w:t xml:space="preserve"> important environmental factor </w:t>
      </w:r>
      <w:r w:rsidR="00B66438">
        <w:t xml:space="preserve">affecting daily activities </w:t>
      </w:r>
      <w:r w:rsidR="00F1495D">
        <w:t xml:space="preserve">is </w:t>
      </w:r>
      <w:r w:rsidR="00B66438">
        <w:t xml:space="preserve">handicap accessibility in the community and </w:t>
      </w:r>
      <w:r w:rsidR="00BE757F">
        <w:t xml:space="preserve">available </w:t>
      </w:r>
      <w:r w:rsidR="00F1495D">
        <w:t xml:space="preserve">paratransit services, allowing </w:t>
      </w:r>
      <w:r w:rsidR="00BE757F">
        <w:t>those with SB</w:t>
      </w:r>
      <w:r w:rsidR="00F1495D">
        <w:t xml:space="preserve"> to get to their </w:t>
      </w:r>
      <w:r w:rsidR="00BE757F">
        <w:t xml:space="preserve">medical </w:t>
      </w:r>
      <w:r w:rsidR="00F1495D">
        <w:t>appointments</w:t>
      </w:r>
      <w:r w:rsidR="00BE757F">
        <w:t>.</w:t>
      </w:r>
      <w:r w:rsidR="0087664F">
        <w:fldChar w:fldCharType="begin" w:fldLock="1"/>
      </w:r>
      <w:r w:rsidR="00837150">
        <w:instrText>ADDIN CSL_CITATION { "citationItems" : [ { "id" : "ITEM-1", "itemData" : { "abstract" : "This article presents the results of a qualitative study aimed at identifying factors that facilitate or hinder social participation in adults with spina bifida and hydrocephalus. Four focus groups were created from the population of young adults with spina bifida and hydrocephalus and their parents. The analyses showed that several adults with spina bifida associated with hydrocephalus are limited in their social participation. Determinants of this low rate of social participation are both associated with personal and environmental factors. In terms of personal factors, results suggest that ambulatory disability is not the only factor explaining failure in the performance of life habits. Cognitive disorders observed in some adults with spina bifida and hydrocephalus specifically affect general organization and hinder the preservation of routine activities, which may result in more difficulties in performing life habits in general. In terms of environmental factors, parental support was identified as a significant facilitating factor, which is necessary given the lack of support provided by formal networks. However, parental support may produce barriers to the social participation of children if parents exhibit overprotective behaviours. The article ends with a series of recommendations to improve the social participation of persons with spina bifida and hydrocephalus.", "author" : [ { "dropping-particle" : "", "family" : "Beauregard", "given" : "Line", "non-dropping-particle" : "", "parse-names" : false, "suffix" : "" }, { "dropping-particle" : "", "family" : "Lafrance", "given" : "Johanne", "non-dropping-particle" : "", "parse-names" : false, "suffix" : "" }, { "dropping-particle" : "", "family" : "Laforce", "given" : "Francine", "non-dropping-particle" : "", "parse-names" : false, "suffix" : "" }, { "dropping-particle" : "", "family" : "Gagnon", "given" : "Marlene", "non-dropping-particle" : "", "parse-names" : false, "suffix" : "" }, { "dropping-particle" : "", "family" : "Fougeyrollas", "given" : "Patrick", "non-dropping-particle" : "", "parse-names" : false, "suffix" : "" } ], "container-title" : "International journal of disability, community &amp; rehabilitation", "id" : "ITEM-1", "issue" : "1", "issued" : { "date-parts" : [ [ "2002" ] ] }, "page" : "1-10", "title" : "Factors Associated with Social Participation in Adults with Spina Bifida and Hydrocephalus", "type" : "article-journal", "volume" : "10" }, "uris" : [ "http://www.mendeley.com/documents/?uuid=6f5a5d7f-2dd0-3db3-b36c-42adebf36870" ] } ], "mendeley" : { "formattedCitation" : "&lt;sup&gt;23&lt;/sup&gt;", "plainTextFormattedCitation" : "23", "previouslyFormattedCitation" : "&lt;sup&gt;23&lt;/sup&gt;" }, "properties" : { "noteIndex" : 0 }, "schema" : "https://github.com/citation-style-language/schema/raw/master/csl-citation.json" }</w:instrText>
      </w:r>
      <w:r w:rsidR="0087664F">
        <w:fldChar w:fldCharType="separate"/>
      </w:r>
      <w:r w:rsidR="0087664F" w:rsidRPr="0087664F">
        <w:rPr>
          <w:noProof/>
          <w:vertAlign w:val="superscript"/>
        </w:rPr>
        <w:t>23</w:t>
      </w:r>
      <w:r w:rsidR="0087664F">
        <w:fldChar w:fldCharType="end"/>
      </w:r>
      <w:r w:rsidR="00B3298B">
        <w:t xml:space="preserve"> Parental intervention in order to save time can be a barrier to autonomy, and is particularly important in the performance of personal care as the child gets older.</w:t>
      </w:r>
      <w:r w:rsidR="0087664F">
        <w:fldChar w:fldCharType="begin" w:fldLock="1"/>
      </w:r>
      <w:r w:rsidR="00837150">
        <w:instrText>ADDIN CSL_CITATION { "citationItems" : [ { "id" : "ITEM-1", "itemData" : { "abstract" : "This article presents the results of a qualitative study aimed at identifying factors that facilitate or hinder social participation in adults with spina bifida and hydrocephalus. Four focus groups were created from the population of young adults with spina bifida and hydrocephalus and their parents. The analyses showed that several adults with spina bifida associated with hydrocephalus are limited in their social participation. Determinants of this low rate of social participation are both associated with personal and environmental factors. In terms of personal factors, results suggest that ambulatory disability is not the only factor explaining failure in the performance of life habits. Cognitive disorders observed in some adults with spina bifida and hydrocephalus specifically affect general organization and hinder the preservation of routine activities, which may result in more difficulties in performing life habits in general. In terms of environmental factors, parental support was identified as a significant facilitating factor, which is necessary given the lack of support provided by formal networks. However, parental support may produce barriers to the social participation of children if parents exhibit overprotective behaviours. The article ends with a series of recommendations to improve the social participation of persons with spina bifida and hydrocephalus.", "author" : [ { "dropping-particle" : "", "family" : "Beauregard", "given" : "Line", "non-dropping-particle" : "", "parse-names" : false, "suffix" : "" }, { "dropping-particle" : "", "family" : "Lafrance", "given" : "Johanne", "non-dropping-particle" : "", "parse-names" : false, "suffix" : "" }, { "dropping-particle" : "", "family" : "Laforce", "given" : "Francine", "non-dropping-particle" : "", "parse-names" : false, "suffix" : "" }, { "dropping-particle" : "", "family" : "Gagnon", "given" : "Marlene", "non-dropping-particle" : "", "parse-names" : false, "suffix" : "" }, { "dropping-particle" : "", "family" : "Fougeyrollas", "given" : "Patrick", "non-dropping-particle" : "", "parse-names" : false, "suffix" : "" } ], "container-title" : "International journal of disability, community &amp; rehabilitation", "id" : "ITEM-1", "issue" : "1", "issued" : { "date-parts" : [ [ "2002" ] ] }, "page" : "1-10", "title" : "Factors Associated with Social Participation in Adults with Spina Bifida and Hydrocephalus", "type" : "article-journal", "volume" : "10" }, "uris" : [ "http://www.mendeley.com/documents/?uuid=6f5a5d7f-2dd0-3db3-b36c-42adebf36870" ] } ], "mendeley" : { "formattedCitation" : "&lt;sup&gt;23&lt;/sup&gt;", "plainTextFormattedCitation" : "23", "previouslyFormattedCitation" : "&lt;sup&gt;23&lt;/sup&gt;" }, "properties" : { "noteIndex" : 0 }, "schema" : "https://github.com/citation-style-language/schema/raw/master/csl-citation.json" }</w:instrText>
      </w:r>
      <w:r w:rsidR="0087664F">
        <w:fldChar w:fldCharType="separate"/>
      </w:r>
      <w:r w:rsidR="0087664F" w:rsidRPr="0087664F">
        <w:rPr>
          <w:noProof/>
          <w:vertAlign w:val="superscript"/>
        </w:rPr>
        <w:t>23</w:t>
      </w:r>
      <w:r w:rsidR="0087664F">
        <w:fldChar w:fldCharType="end"/>
      </w:r>
      <w:r w:rsidR="00D57098">
        <w:t xml:space="preserve"> Barriers to h</w:t>
      </w:r>
      <w:r w:rsidR="00EC7B98">
        <w:t xml:space="preserve">ousing include architectural barriers, low income, and governmental policies that </w:t>
      </w:r>
      <w:r w:rsidR="001207AB">
        <w:t>deny access to adequate housing when one of the roommates does not have a disability.</w:t>
      </w:r>
      <w:r w:rsidR="0087664F">
        <w:fldChar w:fldCharType="begin" w:fldLock="1"/>
      </w:r>
      <w:r w:rsidR="00837150">
        <w:instrText>ADDIN CSL_CITATION { "citationItems" : [ { "id" : "ITEM-1", "itemData" : { "abstract" : "This article presents the results of a qualitative study aimed at identifying factors that facilitate or hinder social participation in adults with spina bifida and hydrocephalus. Four focus groups were created from the population of young adults with spina bifida and hydrocephalus and their parents. The analyses showed that several adults with spina bifida associated with hydrocephalus are limited in their social participation. Determinants of this low rate of social participation are both associated with personal and environmental factors. In terms of personal factors, results suggest that ambulatory disability is not the only factor explaining failure in the performance of life habits. Cognitive disorders observed in some adults with spina bifida and hydrocephalus specifically affect general organization and hinder the preservation of routine activities, which may result in more difficulties in performing life habits in general. In terms of environmental factors, parental support was identified as a significant facilitating factor, which is necessary given the lack of support provided by formal networks. However, parental support may produce barriers to the social participation of children if parents exhibit overprotective behaviours. The article ends with a series of recommendations to improve the social participation of persons with spina bifida and hydrocephalus.", "author" : [ { "dropping-particle" : "", "family" : "Beauregard", "given" : "Line", "non-dropping-particle" : "", "parse-names" : false, "suffix" : "" }, { "dropping-particle" : "", "family" : "Lafrance", "given" : "Johanne", "non-dropping-particle" : "", "parse-names" : false, "suffix" : "" }, { "dropping-particle" : "", "family" : "Laforce", "given" : "Francine", "non-dropping-particle" : "", "parse-names" : false, "suffix" : "" }, { "dropping-particle" : "", "family" : "Gagnon", "given" : "Marlene", "non-dropping-particle" : "", "parse-names" : false, "suffix" : "" }, { "dropping-particle" : "", "family" : "Fougeyrollas", "given" : "Patrick", "non-dropping-particle" : "", "parse-names" : false, "suffix" : "" } ], "container-title" : "International journal of disability, community &amp; rehabilitation", "id" : "ITEM-1", "issue" : "1", "issued" : { "date-parts" : [ [ "2002" ] ] }, "page" : "1-10", "title" : "Factors Associated with Social Participation in Adults with Spina Bifida and Hydrocephalus", "type" : "article-journal", "volume" : "10" }, "uris" : [ "http://www.mendeley.com/documents/?uuid=6f5a5d7f-2dd0-3db3-b36c-42adebf36870" ] } ], "mendeley" : { "formattedCitation" : "&lt;sup&gt;23&lt;/sup&gt;", "plainTextFormattedCitation" : "23", "previouslyFormattedCitation" : "&lt;sup&gt;23&lt;/sup&gt;" }, "properties" : { "noteIndex" : 0 }, "schema" : "https://github.com/citation-style-language/schema/raw/master/csl-citation.json" }</w:instrText>
      </w:r>
      <w:r w:rsidR="0087664F">
        <w:fldChar w:fldCharType="separate"/>
      </w:r>
      <w:r w:rsidR="0087664F" w:rsidRPr="0087664F">
        <w:rPr>
          <w:noProof/>
          <w:vertAlign w:val="superscript"/>
        </w:rPr>
        <w:t>23</w:t>
      </w:r>
      <w:r w:rsidR="0087664F">
        <w:fldChar w:fldCharType="end"/>
      </w:r>
      <w:r w:rsidR="001207AB">
        <w:t xml:space="preserve"> </w:t>
      </w:r>
      <w:r w:rsidR="00894518">
        <w:t xml:space="preserve">Personal factors such as fear, anxiety, and lack of confidence often contribute to children limiting their learning </w:t>
      </w:r>
      <w:r w:rsidR="005C4FD0">
        <w:t>and goals for their future.</w:t>
      </w:r>
      <w:r w:rsidR="0087664F">
        <w:fldChar w:fldCharType="begin" w:fldLock="1"/>
      </w:r>
      <w:r w:rsidR="00837150">
        <w:instrText>ADDIN CSL_CITATION { "citationItems" : [ { "id" : "ITEM-1", "itemData" : { "abstract" : "This article presents the results of a qualitative study aimed at identifying factors that facilitate or hinder social participation in adults with spina bifida and hydrocephalus. Four focus groups were created from the population of young adults with spina bifida and hydrocephalus and their parents. The analyses showed that several adults with spina bifida associated with hydrocephalus are limited in their social participation. Determinants of this low rate of social participation are both associated with personal and environmental factors. In terms of personal factors, results suggest that ambulatory disability is not the only factor explaining failure in the performance of life habits. Cognitive disorders observed in some adults with spina bifida and hydrocephalus specifically affect general organization and hinder the preservation of routine activities, which may result in more difficulties in performing life habits in general. In terms of environmental factors, parental support was identified as a significant facilitating factor, which is necessary given the lack of support provided by formal networks. However, parental support may produce barriers to the social participation of children if parents exhibit overprotective behaviours. The article ends with a series of recommendations to improve the social participation of persons with spina bifida and hydrocephalus.", "author" : [ { "dropping-particle" : "", "family" : "Beauregard", "given" : "Line", "non-dropping-particle" : "", "parse-names" : false, "suffix" : "" }, { "dropping-particle" : "", "family" : "Lafrance", "given" : "Johanne", "non-dropping-particle" : "", "parse-names" : false, "suffix" : "" }, { "dropping-particle" : "", "family" : "Laforce", "given" : "Francine", "non-dropping-particle" : "", "parse-names" : false, "suffix" : "" }, { "dropping-particle" : "", "family" : "Gagnon", "given" : "Marlene", "non-dropping-particle" : "", "parse-names" : false, "suffix" : "" }, { "dropping-particle" : "", "family" : "Fougeyrollas", "given" : "Patrick", "non-dropping-particle" : "", "parse-names" : false, "suffix" : "" } ], "container-title" : "International journal of disability, community &amp; rehabilitation", "id" : "ITEM-1", "issue" : "1", "issued" : { "date-parts" : [ [ "2002" ] ] }, "page" : "1-10", "title" : "Factors Associated with Social Participation in Adults with Spina Bifida and Hydrocephalus", "type" : "article-journal", "volume" : "10" }, "uris" : [ "http://www.mendeley.com/documents/?uuid=6f5a5d7f-2dd0-3db3-b36c-42adebf36870" ] } ], "mendeley" : { "formattedCitation" : "&lt;sup&gt;23&lt;/sup&gt;", "plainTextFormattedCitation" : "23", "previouslyFormattedCitation" : "&lt;sup&gt;23&lt;/sup&gt;" }, "properties" : { "noteIndex" : 0 }, "schema" : "https://github.com/citation-style-language/schema/raw/master/csl-citation.json" }</w:instrText>
      </w:r>
      <w:r w:rsidR="0087664F">
        <w:fldChar w:fldCharType="separate"/>
      </w:r>
      <w:r w:rsidR="0087664F" w:rsidRPr="0087664F">
        <w:rPr>
          <w:noProof/>
          <w:vertAlign w:val="superscript"/>
        </w:rPr>
        <w:t>23</w:t>
      </w:r>
      <w:r w:rsidR="0087664F">
        <w:fldChar w:fldCharType="end"/>
      </w:r>
      <w:r w:rsidR="005C4FD0">
        <w:t xml:space="preserve"> </w:t>
      </w:r>
      <w:r w:rsidR="00955E49">
        <w:t xml:space="preserve">Parental encouragement, efforts to integrate their children into regular school settings, and open-minded academic personnel are </w:t>
      </w:r>
      <w:r w:rsidR="00711566">
        <w:t>all factors that help facilitate learning and participation.</w:t>
      </w:r>
      <w:r w:rsidR="0087664F">
        <w:fldChar w:fldCharType="begin" w:fldLock="1"/>
      </w:r>
      <w:r w:rsidR="00837150">
        <w:instrText>ADDIN CSL_CITATION { "citationItems" : [ { "id" : "ITEM-1", "itemData" : { "abstract" : "This article presents the results of a qualitative study aimed at identifying factors that facilitate or hinder social participation in adults with spina bifida and hydrocephalus. Four focus groups were created from the population of young adults with spina bifida and hydrocephalus and their parents. The analyses showed that several adults with spina bifida associated with hydrocephalus are limited in their social participation. Determinants of this low rate of social participation are both associated with personal and environmental factors. In terms of personal factors, results suggest that ambulatory disability is not the only factor explaining failure in the performance of life habits. Cognitive disorders observed in some adults with spina bifida and hydrocephalus specifically affect general organization and hinder the preservation of routine activities, which may result in more difficulties in performing life habits in general. In terms of environmental factors, parental support was identified as a significant facilitating factor, which is necessary given the lack of support provided by formal networks. However, parental support may produce barriers to the social participation of children if parents exhibit overprotective behaviours. The article ends with a series of recommendations to improve the social participation of persons with spina bifida and hydrocephalus.", "author" : [ { "dropping-particle" : "", "family" : "Beauregard", "given" : "Line", "non-dropping-particle" : "", "parse-names" : false, "suffix" : "" }, { "dropping-particle" : "", "family" : "Lafrance", "given" : "Johanne", "non-dropping-particle" : "", "parse-names" : false, "suffix" : "" }, { "dropping-particle" : "", "family" : "Laforce", "given" : "Francine", "non-dropping-particle" : "", "parse-names" : false, "suffix" : "" }, { "dropping-particle" : "", "family" : "Gagnon", "given" : "Marlene", "non-dropping-particle" : "", "parse-names" : false, "suffix" : "" }, { "dropping-particle" : "", "family" : "Fougeyrollas", "given" : "Patrick", "non-dropping-particle" : "", "parse-names" : false, "suffix" : "" } ], "container-title" : "International journal of disability, community &amp; rehabilitation", "id" : "ITEM-1", "issue" : "1", "issued" : { "date-parts" : [ [ "2002" ] ] }, "page" : "1-10", "title" : "Factors Associated with Social Participation in Adults with Spina Bifida and Hydrocephalus", "type" : "article-journal", "volume" : "10" }, "uris" : [ "http://www.mendeley.com/documents/?uuid=6f5a5d7f-2dd0-3db3-b36c-42adebf36870" ] } ], "mendeley" : { "formattedCitation" : "&lt;sup&gt;23&lt;/sup&gt;", "plainTextFormattedCitation" : "23", "previouslyFormattedCitation" : "&lt;sup&gt;23&lt;/sup&gt;" }, "properties" : { "noteIndex" : 0 }, "schema" : "https://github.com/citation-style-language/schema/raw/master/csl-citation.json" }</w:instrText>
      </w:r>
      <w:r w:rsidR="0087664F">
        <w:fldChar w:fldCharType="separate"/>
      </w:r>
      <w:r w:rsidR="0087664F" w:rsidRPr="0087664F">
        <w:rPr>
          <w:noProof/>
          <w:vertAlign w:val="superscript"/>
        </w:rPr>
        <w:t>23</w:t>
      </w:r>
      <w:r w:rsidR="0087664F">
        <w:fldChar w:fldCharType="end"/>
      </w:r>
      <w:r w:rsidR="00711566">
        <w:t xml:space="preserve"> </w:t>
      </w:r>
      <w:r w:rsidR="0009641A">
        <w:t xml:space="preserve">In terms of employment, negative personal and environmental factors include negative attitudes of employers, </w:t>
      </w:r>
      <w:r w:rsidR="00DE090E">
        <w:t xml:space="preserve">inability to drive or lack of paratransit services, the need to take regular </w:t>
      </w:r>
      <w:r w:rsidR="00A307D7">
        <w:t xml:space="preserve">breaks on the </w:t>
      </w:r>
      <w:r w:rsidR="00DE090E">
        <w:t>job due to l</w:t>
      </w:r>
      <w:r w:rsidR="00A307D7">
        <w:t>ack of bowel or bladder control</w:t>
      </w:r>
      <w:r w:rsidR="00DE090E">
        <w:t xml:space="preserve"> and </w:t>
      </w:r>
      <w:r w:rsidR="00A307D7">
        <w:t>learning disabilities.</w:t>
      </w:r>
      <w:r w:rsidR="0087664F">
        <w:fldChar w:fldCharType="begin" w:fldLock="1"/>
      </w:r>
      <w:r w:rsidR="00837150">
        <w:instrText>ADDIN CSL_CITATION { "citationItems" : [ { "id" : "ITEM-1", "itemData" : { "abstract" : "This article presents the results of a qualitative study aimed at identifying factors that facilitate or hinder social participation in adults with spina bifida and hydrocephalus. Four focus groups were created from the population of young adults with spina bifida and hydrocephalus and their parents. The analyses showed that several adults with spina bifida associated with hydrocephalus are limited in their social participation. Determinants of this low rate of social participation are both associated with personal and environmental factors. In terms of personal factors, results suggest that ambulatory disability is not the only factor explaining failure in the performance of life habits. Cognitive disorders observed in some adults with spina bifida and hydrocephalus specifically affect general organization and hinder the preservation of routine activities, which may result in more difficulties in performing life habits in general. In terms of environmental factors, parental support was identified as a significant facilitating factor, which is necessary given the lack of support provided by formal networks. However, parental support may produce barriers to the social participation of children if parents exhibit overprotective behaviours. The article ends with a series of recommendations to improve the social participation of persons with spina bifida and hydrocephalus.", "author" : [ { "dropping-particle" : "", "family" : "Beauregard", "given" : "Line", "non-dropping-particle" : "", "parse-names" : false, "suffix" : "" }, { "dropping-particle" : "", "family" : "Lafrance", "given" : "Johanne", "non-dropping-particle" : "", "parse-names" : false, "suffix" : "" }, { "dropping-particle" : "", "family" : "Laforce", "given" : "Francine", "non-dropping-particle" : "", "parse-names" : false, "suffix" : "" }, { "dropping-particle" : "", "family" : "Gagnon", "given" : "Marlene", "non-dropping-particle" : "", "parse-names" : false, "suffix" : "" }, { "dropping-particle" : "", "family" : "Fougeyrollas", "given" : "Patrick", "non-dropping-particle" : "", "parse-names" : false, "suffix" : "" } ], "container-title" : "International journal of disability, community &amp; rehabilitation", "id" : "ITEM-1", "issue" : "1", "issued" : { "date-parts" : [ [ "2002" ] ] }, "page" : "1-10", "title" : "Factors Associated with Social Participation in Adults with Spina Bifida and Hydrocephalus", "type" : "article-journal", "volume" : "10" }, "uris" : [ "http://www.mendeley.com/documents/?uuid=6f5a5d7f-2dd0-3db3-b36c-42adebf36870" ] } ], "mendeley" : { "formattedCitation" : "&lt;sup&gt;23&lt;/sup&gt;", "plainTextFormattedCitation" : "23", "previouslyFormattedCitation" : "&lt;sup&gt;23&lt;/sup&gt;" }, "properties" : { "noteIndex" : 0 }, "schema" : "https://github.com/citation-style-language/schema/raw/master/csl-citation.json" }</w:instrText>
      </w:r>
      <w:r w:rsidR="0087664F">
        <w:fldChar w:fldCharType="separate"/>
      </w:r>
      <w:r w:rsidR="0087664F" w:rsidRPr="0087664F">
        <w:rPr>
          <w:noProof/>
          <w:vertAlign w:val="superscript"/>
        </w:rPr>
        <w:t>23</w:t>
      </w:r>
      <w:r w:rsidR="0087664F">
        <w:fldChar w:fldCharType="end"/>
      </w:r>
      <w:r w:rsidR="00A307D7">
        <w:t xml:space="preserve"> </w:t>
      </w:r>
      <w:r w:rsidR="001207AB">
        <w:t xml:space="preserve"> </w:t>
      </w:r>
      <w:r w:rsidR="00F1495D">
        <w:t xml:space="preserve"> </w:t>
      </w:r>
    </w:p>
    <w:p w14:paraId="1EA106E6" w14:textId="77777777" w:rsidR="00040532" w:rsidRDefault="00040532" w:rsidP="00550841">
      <w:pPr>
        <w:rPr>
          <w:b/>
        </w:rPr>
      </w:pPr>
    </w:p>
    <w:p w14:paraId="23876351" w14:textId="77777777" w:rsidR="00550841" w:rsidRDefault="00DE58B8" w:rsidP="00550841">
      <w:pPr>
        <w:rPr>
          <w:b/>
        </w:rPr>
      </w:pPr>
      <w:r>
        <w:rPr>
          <w:b/>
        </w:rPr>
        <w:t xml:space="preserve">Medical </w:t>
      </w:r>
      <w:r w:rsidR="00550841">
        <w:rPr>
          <w:b/>
        </w:rPr>
        <w:t>Intervention</w:t>
      </w:r>
    </w:p>
    <w:p w14:paraId="1BF9EA60" w14:textId="65D0ABAC" w:rsidR="00550841" w:rsidRDefault="00550841" w:rsidP="00550841">
      <w:r>
        <w:tab/>
        <w:t>In terms of initial medical management, the spinal lesion is typically surgically closed within 48 hours of birth.</w:t>
      </w:r>
      <w:r>
        <w:fldChar w:fldCharType="begin" w:fldLock="1"/>
      </w:r>
      <w:r w:rsidR="00B8237F">
        <w:instrText>ADDIN CSL_CITATION { "citationItems" : [ { "id" : "ITEM-1", "itemData" : { "DOI" : "10.1016/S0140-6736(04)17445-X", "ISSN" : "01406736", "PMID" : "15555669", "abstract" : "Spina bifida results from failure of fusion of the caudal neural tube, and is one of the most common malformations of human structure. The causes of this disorder are heterogeneous and include chromosome abnormalities, single gene disorders, and teratogenic exposures. However, the cause is not known in most cases. Up to 70% of spina bifida cases can be prevented by maternal, periconceptional folic acid supplementation. The mechanism underlying this protective effect is unknown, but it is likely to include genes that regulate folate transport and metabolism. Individuals with spina bifida need both surgical and medical management. Although surgical closure of the malformation is generally done in the neonatal period, a randomised clinical trial to assess in utero closure of spina bifida has been initiated in the USA. Medical management is a lifelong necessity for individuals with spina bifida, and should be provided by a multidisciplinary team.", "author" : [ { "dropping-particle" : "", "family" : "Mitchell", "given" : "Laura E", "non-dropping-particle" : "", "parse-names" : false, "suffix" : "" }, { "dropping-particle" : "", "family" : "Adzick", "given" : "N Scott", "non-dropping-particle" : "", "parse-names" : false, "suffix" : "" }, { "dropping-particle" : "", "family" : "Melchionne", "given" : "Jeanne", "non-dropping-particle" : "", "parse-names" : false, "suffix" : "" }, { "dropping-particle" : "", "family" : "Pasquariello", "given" : "Patrick S", "non-dropping-particle" : "", "parse-names" : false, "suffix" : "" }, { "dropping-particle" : "", "family" : "Sutton", "given" : "Leslie N", "non-dropping-particle" : "", "parse-names" : false, "suffix" : "" }, { "dropping-particle" : "", "family" : "Whitehead", "given" : "Alexander S", "non-dropping-particle" : "", "parse-names" : false, "suffix" : "" } ], "container-title" : "The Lancet", "id" : "ITEM-1", "issue" : "9448", "issued" : { "date-parts" : [ [ "2004", "11" ] ] }, "page" : "1885-1895", "title" : "Spina bifida", "type" : "article-journal", "volume" : "364" }, "uris" : [ "http://www.mendeley.com/documents/?uuid=4560b1d2-7326-3857-9b49-972390555520"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BD0CC9" w:rsidRPr="00BD0CC9">
        <w:rPr>
          <w:noProof/>
          <w:vertAlign w:val="superscript"/>
        </w:rPr>
        <w:t>1</w:t>
      </w:r>
      <w:r>
        <w:fldChar w:fldCharType="end"/>
      </w:r>
      <w:r>
        <w:t xml:space="preserve"> Hydrocephalus usually doesn’t manifest until a few days after surgical closure, in which case a shunt is placed; however, if imaging studies confirm the presence of ventriculomegaly early on, a shunt can be placed </w:t>
      </w:r>
      <w:r w:rsidR="005047BA">
        <w:t>at the same time</w:t>
      </w:r>
      <w:r>
        <w:t xml:space="preserve"> the lesion is closed.</w:t>
      </w:r>
      <w:r>
        <w:fldChar w:fldCharType="begin" w:fldLock="1"/>
      </w:r>
      <w:r w:rsidR="00B8237F">
        <w:instrText>ADDIN CSL_CITATION { "citationItems" : [ { "id" : "ITEM-1", "itemData" : { "DOI" : "10.1016/S0140-6736(04)17445-X", "ISSN" : "01406736", "PMID" : "15555669", "abstract" : "Spina bifida results from failure of fusion of the caudal neural tube, and is one of the most common malformations of human structure. The causes of this disorder are heterogeneous and include chromosome abnormalities, single gene disorders, and teratogenic exposures. However, the cause is not known in most cases. Up to 70% of spina bifida cases can be prevented by maternal, periconceptional folic acid supplementation. The mechanism underlying this protective effect is unknown, but it is likely to include genes that regulate folate transport and metabolism. Individuals with spina bifida need both surgical and medical management. Although surgical closure of the malformation is generally done in the neonatal period, a randomised clinical trial to assess in utero closure of spina bifida has been initiated in the USA. Medical management is a lifelong necessity for individuals with spina bifida, and should be provided by a multidisciplinary team.", "author" : [ { "dropping-particle" : "", "family" : "Mitchell", "given" : "Laura E", "non-dropping-particle" : "", "parse-names" : false, "suffix" : "" }, { "dropping-particle" : "", "family" : "Adzick", "given" : "N Scott", "non-dropping-particle" : "", "parse-names" : false, "suffix" : "" }, { "dropping-particle" : "", "family" : "Melchionne", "given" : "Jeanne", "non-dropping-particle" : "", "parse-names" : false, "suffix" : "" }, { "dropping-particle" : "", "family" : "Pasquariello", "given" : "Patrick S", "non-dropping-particle" : "", "parse-names" : false, "suffix" : "" }, { "dropping-particle" : "", "family" : "Sutton", "given" : "Leslie N", "non-dropping-particle" : "", "parse-names" : false, "suffix" : "" }, { "dropping-particle" : "", "family" : "Whitehead", "given" : "Alexander S", "non-dropping-particle" : "", "parse-names" : false, "suffix" : "" } ], "container-title" : "The Lancet", "id" : "ITEM-1", "issue" : "9448", "issued" : { "date-parts" : [ [ "2004", "11" ] ] }, "page" : "1885-1895", "title" : "Spina bifida", "type" : "article-journal", "volume" : "364" }, "uris" : [ "http://www.mendeley.com/documents/?uuid=4560b1d2-7326-3857-9b49-972390555520"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BD0CC9" w:rsidRPr="00BD0CC9">
        <w:rPr>
          <w:noProof/>
          <w:vertAlign w:val="superscript"/>
        </w:rPr>
        <w:t>1</w:t>
      </w:r>
      <w:r>
        <w:fldChar w:fldCharType="end"/>
      </w:r>
      <w:r>
        <w:t xml:space="preserve"> A fetal surgery team at Vanderbilt performed the first in-utero repair for MMC in 1997. Since then, a 7 year clinical trial funded by the NIH titled Management of Myelomeningocele Study (MOMS) has compared fetal surgery before birth and surgical closure after birth.</w:t>
      </w:r>
      <w:r>
        <w:fldChar w:fldCharType="begin" w:fldLock="1"/>
      </w:r>
      <w:r w:rsidR="00837150">
        <w:instrText>ADDIN CSL_CITATION { "citationItems" : [ { "id" : "ITEM-1", "itemData" : { "DOI" : "10.1055/s-0034-1372429", "ISSN" : "0735-1631", "PMID" : "24819146", "abstract" : "Open spina bifida or myelomeningocele (MMC) is the most common congenital malformation of the central nervous system compatible with long-term survival and is associated with significant lifelong disabilities. Postnatal care of MMC involves covering the exposed spinal cord, infection prevention, and ventricular shunting for hydrocephalus. The aim of postnatal MMC surgery is not to reverse or prevent the neurologic injury seen in MMC, but to palliate. The neurologic defects result from primary incomplete neurulation and secondary chronic in utero damage to the exposed neural elements through mechanical and chemical trauma-the two-hit hypothesis. With the ability to accurately diagnose spina bifida prenatally and the concept of the two-hit hypothesis, in utero repair to decrease exposure and alter the antenatal course of neurologic destruction was conceived. Through animal models and human pilot studies, the feasibility of fetal spina bifida repair was demonstrated. Subsequently, the prospective randomized multicenter Management of Myelomeningocele Study (MOMS trial) revealed a decreased need for shunting, reversal of hindbrain herniation, and preservation of neurologic function, making in utero repair an accepted care alternative for select women carrying a fetus with spina bifida. This article will highlight the background and rationale for in utero repair, and the progression to becoming an alternative standard of care. The future directions of fetal spina bifida repair will also be addressed.", "author" : [ { "dropping-particle" : "", "family" : "Moldenhauer", "given" : "Julie", "non-dropping-particle" : "", "parse-names" : false, "suffix" : "" } ], "container-title" : "American Journal of Perinatology", "id" : "ITEM-1", "issue" : "07", "issued" : { "date-parts" : [ [ "2014", "5", "12" ] ] }, "page" : "595-604", "title" : "In Utero Repair of Spina Bifida", "type" : "article-journal", "volume" : "31" }, "uris" : [ "http://www.mendeley.com/documents/?uuid=6bd7a9f0-eff5-3a7b-86dd-f3446f04c84f"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r w:rsidR="0087664F" w:rsidRPr="0087664F">
        <w:rPr>
          <w:noProof/>
          <w:vertAlign w:val="superscript"/>
        </w:rPr>
        <w:t>24</w:t>
      </w:r>
      <w:r>
        <w:fldChar w:fldCharType="end"/>
      </w:r>
      <w:r>
        <w:t xml:space="preserve"> In-utero surgery has shown significant success, with a decreased need for shunting, reversal of hindbrain herniation, and preservation of neurologic function.</w:t>
      </w:r>
      <w:r>
        <w:fldChar w:fldCharType="begin" w:fldLock="1"/>
      </w:r>
      <w:r w:rsidR="00837150">
        <w:instrText>ADDIN CSL_CITATION { "citationItems" : [ { "id" : "ITEM-1", "itemData" : { "DOI" : "10.1055/s-0034-1372429", "ISSN" : "0735-1631", "PMID" : "24819146", "abstract" : "Open spina bifida or myelomeningocele (MMC) is the most common congenital malformation of the central nervous system compatible with long-term survival and is associated with significant lifelong disabilities. Postnatal care of MMC involves covering the exposed spinal cord, infection prevention, and ventricular shunting for hydrocephalus. The aim of postnatal MMC surgery is not to reverse or prevent the neurologic injury seen in MMC, but to palliate. The neurologic defects result from primary incomplete neurulation and secondary chronic in utero damage to the exposed neural elements through mechanical and chemical trauma-the two-hit hypothesis. With the ability to accurately diagnose spina bifida prenatally and the concept of the two-hit hypothesis, in utero repair to decrease exposure and alter the antenatal course of neurologic destruction was conceived. Through animal models and human pilot studies, the feasibility of fetal spina bifida repair was demonstrated. Subsequently, the prospective randomized multicenter Management of Myelomeningocele Study (MOMS trial) revealed a decreased need for shunting, reversal of hindbrain herniation, and preservation of neurologic function, making in utero repair an accepted care alternative for select women carrying a fetus with spina bifida. This article will highlight the background and rationale for in utero repair, and the progression to becoming an alternative standard of care. The future directions of fetal spina bifida repair will also be addressed.", "author" : [ { "dropping-particle" : "", "family" : "Moldenhauer", "given" : "Julie", "non-dropping-particle" : "", "parse-names" : false, "suffix" : "" } ], "container-title" : "American Journal of Perinatology", "id" : "ITEM-1", "issue" : "07", "issued" : { "date-parts" : [ [ "2014", "5", "12" ] ] }, "page" : "595-604", "title" : "In Utero Repair of Spina Bifida", "type" : "article-journal", "volume" : "31" }, "uris" : [ "http://www.mendeley.com/documents/?uuid=6bd7a9f0-eff5-3a7b-86dd-f3446f04c84f"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r w:rsidR="0087664F" w:rsidRPr="0087664F">
        <w:rPr>
          <w:noProof/>
          <w:vertAlign w:val="superscript"/>
        </w:rPr>
        <w:t>24</w:t>
      </w:r>
      <w:r>
        <w:fldChar w:fldCharType="end"/>
      </w:r>
      <w:r w:rsidR="0075671A">
        <w:t xml:space="preserve"> </w:t>
      </w:r>
      <w:r w:rsidR="00E45A53">
        <w:t xml:space="preserve">At 30 months of age, 42% of the fetal surgery </w:t>
      </w:r>
      <w:r w:rsidR="00AF76B2">
        <w:t>group was walking independently</w:t>
      </w:r>
      <w:r w:rsidR="00E45A53">
        <w:t xml:space="preserve"> </w:t>
      </w:r>
      <w:r w:rsidR="00AF76B2">
        <w:t xml:space="preserve">compared to </w:t>
      </w:r>
      <w:r w:rsidR="00E45A53">
        <w:t xml:space="preserve">only 21% of the postnatal surgery </w:t>
      </w:r>
      <w:r w:rsidR="00AF76B2">
        <w:t xml:space="preserve">group, even though the </w:t>
      </w:r>
      <w:r w:rsidR="00E91F34">
        <w:t>fetal</w:t>
      </w:r>
      <w:r w:rsidR="00AF76B2">
        <w:t xml:space="preserve"> surgery group was comprised of higher and more severe MMC lesions.</w:t>
      </w:r>
      <w:r w:rsidR="00AC741B">
        <w:fldChar w:fldCharType="begin" w:fldLock="1"/>
      </w:r>
      <w:r w:rsidR="00663DC8">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rsidR="00AC741B">
        <w:fldChar w:fldCharType="separate"/>
      </w:r>
      <w:r w:rsidR="00AC741B" w:rsidRPr="00AC741B">
        <w:rPr>
          <w:noProof/>
          <w:vertAlign w:val="superscript"/>
        </w:rPr>
        <w:t>5</w:t>
      </w:r>
      <w:r w:rsidR="00AC741B">
        <w:fldChar w:fldCharType="end"/>
      </w:r>
      <w:r w:rsidR="00E91F34">
        <w:t xml:space="preserve"> </w:t>
      </w:r>
      <w:r w:rsidR="00AC741B">
        <w:t>Although the results from this study</w:t>
      </w:r>
      <w:r w:rsidR="00633632">
        <w:t xml:space="preserve"> favor </w:t>
      </w:r>
      <w:r w:rsidR="0080630A">
        <w:t>in-utero surgery</w:t>
      </w:r>
      <w:r w:rsidR="00E91F34">
        <w:t xml:space="preserve">, </w:t>
      </w:r>
      <w:r w:rsidR="008E7FFD">
        <w:t>there are significant risks related to premature birth</w:t>
      </w:r>
      <w:r w:rsidR="00E91F34" w:rsidRPr="00E91F34">
        <w:t xml:space="preserve"> </w:t>
      </w:r>
      <w:r w:rsidR="00E91F34">
        <w:t>that accompany the fetal surgery</w:t>
      </w:r>
      <w:r w:rsidR="00C44BE1">
        <w:t xml:space="preserve">, </w:t>
      </w:r>
      <w:r w:rsidR="0080630A">
        <w:t>which should be</w:t>
      </w:r>
      <w:r w:rsidR="00C44BE1">
        <w:t xml:space="preserve"> factored into the mother’s decision</w:t>
      </w:r>
      <w:r w:rsidR="008E7FFD">
        <w:t>.</w:t>
      </w:r>
      <w:r w:rsidR="00AC741B">
        <w:fldChar w:fldCharType="begin" w:fldLock="1"/>
      </w:r>
      <w:r w:rsidR="00663DC8">
        <w:instrText>ADDIN CSL_CITATION { "citationItems" : [ { "id" : "ITEM-1", "itemData" : { "DOI" : "10.1038/nrdp.2015.7", "ISSN" : "2056-676X", "PMID" : "27189655", "abstract" : "Spina bifida is a birth defect in which the vertebral column is open, often with spinal cord involvement. The most clinically significant subtype is myelomeningocele (open spina bifida), which is a condition characterized by failure of the lumbosacral spinal neural tube to close during embryonic development. The exposed neural tissue degenerates in utero, resulting in neurological deficit that varies with the level of the lesion. Occurring in approximately 1 per 1,000 births worldwide, myelomeningocele is one of the most common congenital malformations, but its cause is largely unknown. The genetic component is estimated at 60-70%, but few causative genes have been identified to date, despite much information from mouse models. Non-genetic maternal risk factors include reduced folate intake, anticonvulsant therapy, diabetes mellitus and obesity. Primary prevention by periconceptional supplementation with folic acid has been demonstrated in clinical trials, leading to food fortification programmes in many countries. Prenatal diagnosis is achieved by ultrasonography, enabling women to seek termination of pregnancy. Individuals who survive to birth have their lesions closed surgically, with subsequent management of associated defects, including the Chiari II brain malformation, hydrocephalus, and urological and orthopaedic sequelae. Fetal surgical repair of myelomeningocele has been associated with improved early neurological outcome compared with postnatal operation. Myelomeningocele affects quality of life during childhood, adolescence and adulthood, posing a challenge for individuals, families and society as a whole. For an illustrated summary of this Primer, visit: http://go.nature.com/fK9XNa.", "author" : [ { "dropping-particle" : "", "family" : "Copp", "given" : "Andrew J.", "non-dropping-particle" : "", "parse-names" : false, "suffix" : "" }, { "dropping-particle" : "", "family" : "Adzick", "given" : "N. Scott", "non-dropping-particle" : "", "parse-names" : false, "suffix" : "" }, { "dropping-particle" : "", "family" : "Chitty", "given" : "Lyn S.", "non-dropping-particle" : "", "parse-names" : false, "suffix" : "" }, { "dropping-particle" : "", "family" : "Fletcher", "given" : "Jack M.", "non-dropping-particle" : "", "parse-names" : false, "suffix" : "" }, { "dropping-particle" : "", "family" : "Holmbeck", "given" : "Grayson N.", "non-dropping-particle" : "", "parse-names" : false, "suffix" : "" }, { "dropping-particle" : "", "family" : "Shaw", "given" : "Gary M.", "non-dropping-particle" : "", "parse-names" : false, "suffix" : "" } ], "container-title" : "Nature Reviews Disease Primers", "id" : "ITEM-1", "issued" : { "date-parts" : [ [ "2015", "4", "30" ] ] }, "page" : "15007", "title" : "Spina bifida", "type" : "article-journal", "volume" : "1" }, "uris" : [ "http://www.mendeley.com/documents/?uuid=a439125b-025b-3b86-b431-5c73647a026d" ] } ], "mendeley" : { "formattedCitation" : "&lt;sup&gt;5&lt;/sup&gt;", "plainTextFormattedCitation" : "5", "previouslyFormattedCitation" : "&lt;sup&gt;5&lt;/sup&gt;" }, "properties" : { "noteIndex" : 0 }, "schema" : "https://github.com/citation-style-language/schema/raw/master/csl-citation.json" }</w:instrText>
      </w:r>
      <w:r w:rsidR="00AC741B">
        <w:fldChar w:fldCharType="separate"/>
      </w:r>
      <w:r w:rsidR="00AC741B" w:rsidRPr="00AC741B">
        <w:rPr>
          <w:noProof/>
          <w:vertAlign w:val="superscript"/>
        </w:rPr>
        <w:t>5</w:t>
      </w:r>
      <w:r w:rsidR="00AC741B">
        <w:fldChar w:fldCharType="end"/>
      </w:r>
      <w:r w:rsidR="008E7FFD">
        <w:t xml:space="preserve"> </w:t>
      </w:r>
      <w:r w:rsidR="00AF76B2">
        <w:t xml:space="preserve"> </w:t>
      </w:r>
      <w:r>
        <w:t xml:space="preserve"> </w:t>
      </w:r>
    </w:p>
    <w:p w14:paraId="581C4B4D" w14:textId="77777777" w:rsidR="0087664F" w:rsidRDefault="0087664F" w:rsidP="00DE58B8">
      <w:pPr>
        <w:rPr>
          <w:b/>
        </w:rPr>
      </w:pPr>
    </w:p>
    <w:p w14:paraId="7996C629" w14:textId="7001632C" w:rsidR="00DE58B8" w:rsidRDefault="00DE58B8" w:rsidP="00DE58B8">
      <w:pPr>
        <w:rPr>
          <w:b/>
        </w:rPr>
      </w:pPr>
      <w:r>
        <w:rPr>
          <w:b/>
        </w:rPr>
        <w:t>Physical Therapy Intervention</w:t>
      </w:r>
      <w:r w:rsidR="00BF587F">
        <w:rPr>
          <w:b/>
        </w:rPr>
        <w:t xml:space="preserve"> </w:t>
      </w:r>
    </w:p>
    <w:p w14:paraId="74B3F58F" w14:textId="05375BA7" w:rsidR="00245764" w:rsidRDefault="009034AC" w:rsidP="00550841">
      <w:r>
        <w:tab/>
      </w:r>
      <w:r w:rsidR="006B771C">
        <w:t xml:space="preserve">Walking onset for children with MMC is usually delayed </w:t>
      </w:r>
      <w:r w:rsidR="00837150">
        <w:t>an average of 2 years when compared to their typically developing peers.</w:t>
      </w:r>
      <w:r w:rsidR="00837150">
        <w:fldChar w:fldCharType="begin" w:fldLock="1"/>
      </w:r>
      <w:r w:rsidR="00394006">
        <w:instrText>ADDIN CSL_CITATION { "citationItems" : [ { "id" : "ITEM-1", "itemData" : { "DOI" : "10.2522/ptj.20080120", "ISSN" : "1538-6724", "PMID" : "19056853", "abstract" : "BACKGROUND AND PURPOSE Infants with myelomeningocele (MMC) have difficulty with, and show delays in, acquiring functional skills, such as walking. This study examined whether infants with MMC will respond to treadmill practice by producing stepping patterns or at least motor activity during the first year after birth. This study also compared the stepping trajectories of infants with MMC across age with those of infants with typical development (TD) to analyze the characteristics of the development of stepping patterns in infants with MMC early in life. PARTICIPANTS Twelve infants with MMC (lumbar and sacral lesions) and 12 infants with TD were the participants in this study. METHODS The infants were tested on a treadmill at ages 1, 3, 6, 9, and 12 months, with no treadmill practice between test sessions. Infants were supported on the treadmill for twelve 20-second trials. A digital camera and behavior coding were used to determine step rate, interlimb stepping patterns, step parameters, and motor activity level. RESULTS Treadmill practice elicited steps in infants with MMC (14.4 steps/minute during the year) but less so than in infants with TD (40.8 steps/minute). Responsiveness was affected by lesion level but varied markedly among infants. Interlimb stepping was less readily alternating, but step parameters were similar to those produced by their peers with TD. Finally, holding infants with MMC on a moving treadmill resulted in greater motor activity (17% during the year) than holding infants on a nonmoving treadmill. DISCUSSION AND CONCLUSION Infants with MMC responded to the treadmill by stepping (but less so than infants with TD) and showing increased motor activity, but they demonstrated a different developmental trajectory. Future studies are needed to explore the impact of enhancing sensory input during treadmill practice to optimize responses in infants with MMC.", "author" : [ { "dropping-particle" : "", "family" : "Teulier", "given" : "Caroline", "non-dropping-particle" : "", "parse-names" : false, "suffix" : "" }, { "dropping-particle" : "", "family" : "Smith", "given" : "Beth A", "non-dropping-particle" : "", "parse-names" : false, "suffix" : "" }, { "dropping-particle" : "", "family" : "Kubo", "given" : "Masayoshi", "non-dropping-particle" : "", "parse-names" : false, "suffix" : "" }, { "dropping-particle" : "", "family" : "Chang", "given" : "Chia-Lin", "non-dropping-particle" : "", "parse-names" : false, "suffix" : "" }, { "dropping-particle" : "", "family" : "Moerchen", "given" : "Victoria", "non-dropping-particle" : "", "parse-names" : false, "suffix" : "" }, { "dropping-particle" : "", "family" : "Murazko", "given" : "Karin", "non-dropping-particle" : "", "parse-names" : false, "suffix" : "" }, { "dropping-particle" : "", "family" : "Ulrich", "given" : "Beverly D", "non-dropping-particle" : "", "parse-names" : false, "suffix" : "" } ], "container-title" : "Physical therapy", "id" : "ITEM-1", "issue" : "1", "issued" : { "date-parts" : [ [ "2009", "1" ] ] }, "page" : "60-72", "publisher" : "American Physical Therapy Association", "title" : "Stepping responses of infants with myelomeningocele when supported on a motorized treadmill.", "type" : "article-journal", "volume" : "89" }, "uris" : [ "http://www.mendeley.com/documents/?uuid=54204de3-4ab9-3ff8-814b-2d668970ba77" ] } ], "mendeley" : { "formattedCitation" : "&lt;sup&gt;25&lt;/sup&gt;", "plainTextFormattedCitation" : "25", "previouslyFormattedCitation" : "&lt;sup&gt;25&lt;/sup&gt;" }, "properties" : { "noteIndex" : 0 }, "schema" : "https://github.com/citation-style-language/schema/raw/master/csl-citation.json" }</w:instrText>
      </w:r>
      <w:r w:rsidR="00837150">
        <w:fldChar w:fldCharType="separate"/>
      </w:r>
      <w:r w:rsidR="00837150" w:rsidRPr="00837150">
        <w:rPr>
          <w:noProof/>
          <w:vertAlign w:val="superscript"/>
        </w:rPr>
        <w:t>25</w:t>
      </w:r>
      <w:r w:rsidR="00837150">
        <w:fldChar w:fldCharType="end"/>
      </w:r>
      <w:r w:rsidR="00837150">
        <w:t xml:space="preserve"> </w:t>
      </w:r>
      <w:r w:rsidR="00462C06">
        <w:t xml:space="preserve">The likelihood that an infant will walk is affected by the lesion level, with a 20% chance of walking given to those born with a high-lumbar lesion, </w:t>
      </w:r>
      <w:r w:rsidR="00935A30">
        <w:t>an 80% change for those with a low-lumbar lesion, and a 90% chance if the lesion is at the sacral level.</w:t>
      </w:r>
      <w:r w:rsidR="00935A30">
        <w:fldChar w:fldCharType="begin" w:fldLock="1"/>
      </w:r>
      <w:r w:rsidR="00394006">
        <w:instrText>ADDIN CSL_CITATION { "citationItems" : [ { "id" : "ITEM-1", "itemData" : { "DOI" : "10.2522/ptj.20080120", "ISSN" : "1538-6724", "PMID" : "19056853", "abstract" : "BACKGROUND AND PURPOSE Infants with myelomeningocele (MMC) have difficulty with, and show delays in, acquiring functional skills, such as walking. This study examined whether infants with MMC will respond to treadmill practice by producing stepping patterns or at least motor activity during the first year after birth. This study also compared the stepping trajectories of infants with MMC across age with those of infants with typical development (TD) to analyze the characteristics of the development of stepping patterns in infants with MMC early in life. PARTICIPANTS Twelve infants with MMC (lumbar and sacral lesions) and 12 infants with TD were the participants in this study. METHODS The infants were tested on a treadmill at ages 1, 3, 6, 9, and 12 months, with no treadmill practice between test sessions. Infants were supported on the treadmill for twelve 20-second trials. A digital camera and behavior coding were used to determine step rate, interlimb stepping patterns, step parameters, and motor activity level. RESULTS Treadmill practice elicited steps in infants with MMC (14.4 steps/minute during the year) but less so than in infants with TD (40.8 steps/minute). Responsiveness was affected by lesion level but varied markedly among infants. Interlimb stepping was less readily alternating, but step parameters were similar to those produced by their peers with TD. Finally, holding infants with MMC on a moving treadmill resulted in greater motor activity (17% during the year) than holding infants on a nonmoving treadmill. DISCUSSION AND CONCLUSION Infants with MMC responded to the treadmill by stepping (but less so than infants with TD) and showing increased motor activity, but they demonstrated a different developmental trajectory. Future studies are needed to explore the impact of enhancing sensory input during treadmill practice to optimize responses in infants with MMC.", "author" : [ { "dropping-particle" : "", "family" : "Teulier", "given" : "Caroline", "non-dropping-particle" : "", "parse-names" : false, "suffix" : "" }, { "dropping-particle" : "", "family" : "Smith", "given" : "Beth A", "non-dropping-particle" : "", "parse-names" : false, "suffix" : "" }, { "dropping-particle" : "", "family" : "Kubo", "given" : "Masayoshi", "non-dropping-particle" : "", "parse-names" : false, "suffix" : "" }, { "dropping-particle" : "", "family" : "Chang", "given" : "Chia-Lin", "non-dropping-particle" : "", "parse-names" : false, "suffix" : "" }, { "dropping-particle" : "", "family" : "Moerchen", "given" : "Victoria", "non-dropping-particle" : "", "parse-names" : false, "suffix" : "" }, { "dropping-particle" : "", "family" : "Murazko", "given" : "Karin", "non-dropping-particle" : "", "parse-names" : false, "suffix" : "" }, { "dropping-particle" : "", "family" : "Ulrich", "given" : "Beverly D", "non-dropping-particle" : "", "parse-names" : false, "suffix" : "" } ], "container-title" : "Physical therapy", "id" : "ITEM-1", "issue" : "1", "issued" : { "date-parts" : [ [ "2009", "1" ] ] }, "page" : "60-72", "publisher" : "American Physical Therapy Association", "title" : "Stepping responses of infants with myelomeningocele when supported on a motorized treadmill.", "type" : "article-journal", "volume" : "89" }, "uris" : [ "http://www.mendeley.com/documents/?uuid=54204de3-4ab9-3ff8-814b-2d668970ba77" ] } ], "mendeley" : { "formattedCitation" : "&lt;sup&gt;25&lt;/sup&gt;", "plainTextFormattedCitation" : "25", "previouslyFormattedCitation" : "&lt;sup&gt;25&lt;/sup&gt;" }, "properties" : { "noteIndex" : 0 }, "schema" : "https://github.com/citation-style-language/schema/raw/master/csl-citation.json" }</w:instrText>
      </w:r>
      <w:r w:rsidR="00935A30">
        <w:fldChar w:fldCharType="separate"/>
      </w:r>
      <w:r w:rsidR="00935A30" w:rsidRPr="00837150">
        <w:rPr>
          <w:noProof/>
          <w:vertAlign w:val="superscript"/>
        </w:rPr>
        <w:t>25</w:t>
      </w:r>
      <w:r w:rsidR="00935A30">
        <w:fldChar w:fldCharType="end"/>
      </w:r>
      <w:r w:rsidR="00935A30">
        <w:t xml:space="preserve"> </w:t>
      </w:r>
      <w:r w:rsidR="00A10D7C">
        <w:t>Even with the ability to walk early on, many children have to transition to using a wheelchair for community mobility by late childhood or early adolescence.</w:t>
      </w:r>
      <w:r w:rsidR="00A10D7C">
        <w:fldChar w:fldCharType="begin" w:fldLock="1"/>
      </w:r>
      <w:r w:rsidR="00394006">
        <w:instrText>ADDIN CSL_CITATION { "citationItems" : [ { "id" : "ITEM-1", "itemData" : { "DOI" : "10.2522/ptj.20080120", "ISSN" : "1538-6724", "PMID" : "19056853", "abstract" : "BACKGROUND AND PURPOSE Infants with myelomeningocele (MMC) have difficulty with, and show delays in, acquiring functional skills, such as walking. This study examined whether infants with MMC will respond to treadmill practice by producing stepping patterns or at least motor activity during the first year after birth. This study also compared the stepping trajectories of infants with MMC across age with those of infants with typical development (TD) to analyze the characteristics of the development of stepping patterns in infants with MMC early in life. PARTICIPANTS Twelve infants with MMC (lumbar and sacral lesions) and 12 infants with TD were the participants in this study. METHODS The infants were tested on a treadmill at ages 1, 3, 6, 9, and 12 months, with no treadmill practice between test sessions. Infants were supported on the treadmill for twelve 20-second trials. A digital camera and behavior coding were used to determine step rate, interlimb stepping patterns, step parameters, and motor activity level. RESULTS Treadmill practice elicited steps in infants with MMC (14.4 steps/minute during the year) but less so than in infants with TD (40.8 steps/minute). Responsiveness was affected by lesion level but varied markedly among infants. Interlimb stepping was less readily alternating, but step parameters were similar to those produced by their peers with TD. Finally, holding infants with MMC on a moving treadmill resulted in greater motor activity (17% during the year) than holding infants on a nonmoving treadmill. DISCUSSION AND CONCLUSION Infants with MMC responded to the treadmill by stepping (but less so than infants with TD) and showing increased motor activity, but they demonstrated a different developmental trajectory. Future studies are needed to explore the impact of enhancing sensory input during treadmill practice to optimize responses in infants with MMC.", "author" : [ { "dropping-particle" : "", "family" : "Teulier", "given" : "Caroline", "non-dropping-particle" : "", "parse-names" : false, "suffix" : "" }, { "dropping-particle" : "", "family" : "Smith", "given" : "Beth A", "non-dropping-particle" : "", "parse-names" : false, "suffix" : "" }, { "dropping-particle" : "", "family" : "Kubo", "given" : "Masayoshi", "non-dropping-particle" : "", "parse-names" : false, "suffix" : "" }, { "dropping-particle" : "", "family" : "Chang", "given" : "Chia-Lin", "non-dropping-particle" : "", "parse-names" : false, "suffix" : "" }, { "dropping-particle" : "", "family" : "Moerchen", "given" : "Victoria", "non-dropping-particle" : "", "parse-names" : false, "suffix" : "" }, { "dropping-particle" : "", "family" : "Murazko", "given" : "Karin", "non-dropping-particle" : "", "parse-names" : false, "suffix" : "" }, { "dropping-particle" : "", "family" : "Ulrich", "given" : "Beverly D", "non-dropping-particle" : "", "parse-names" : false, "suffix" : "" } ], "container-title" : "Physical therapy", "id" : "ITEM-1", "issue" : "1", "issued" : { "date-parts" : [ [ "2009", "1" ] ] }, "page" : "60-72", "publisher" : "American Physical Therapy Association", "title" : "Stepping responses of infants with myelomeningocele when supported on a motorized treadmill.", "type" : "article-journal", "volume" : "89" }, "uris" : [ "http://www.mendeley.com/documents/?uuid=54204de3-4ab9-3ff8-814b-2d668970ba77" ] } ], "mendeley" : { "formattedCitation" : "&lt;sup&gt;25&lt;/sup&gt;", "plainTextFormattedCitation" : "25", "previouslyFormattedCitation" : "&lt;sup&gt;25&lt;/sup&gt;" }, "properties" : { "noteIndex" : 0 }, "schema" : "https://github.com/citation-style-language/schema/raw/master/csl-citation.json" }</w:instrText>
      </w:r>
      <w:r w:rsidR="00A10D7C">
        <w:fldChar w:fldCharType="separate"/>
      </w:r>
      <w:r w:rsidR="00A10D7C" w:rsidRPr="00837150">
        <w:rPr>
          <w:noProof/>
          <w:vertAlign w:val="superscript"/>
        </w:rPr>
        <w:t>25</w:t>
      </w:r>
      <w:r w:rsidR="00A10D7C">
        <w:fldChar w:fldCharType="end"/>
      </w:r>
      <w:r w:rsidR="00EA4B6A">
        <w:t xml:space="preserve"> </w:t>
      </w:r>
      <w:r w:rsidR="00414071">
        <w:t xml:space="preserve">While there is extensive research </w:t>
      </w:r>
      <w:r w:rsidR="00912571">
        <w:t>showing that early</w:t>
      </w:r>
      <w:r w:rsidR="00414071">
        <w:t xml:space="preserve"> </w:t>
      </w:r>
      <w:r w:rsidR="00912571">
        <w:t xml:space="preserve">gait therapy provides a better prognosis for independent ambulation in adults with spinal cord injury, </w:t>
      </w:r>
      <w:r w:rsidR="00DE455E">
        <w:t>there is no general agreement on best</w:t>
      </w:r>
      <w:r w:rsidR="00484E11">
        <w:t xml:space="preserve"> management of infants with MMC</w:t>
      </w:r>
      <w:r w:rsidR="006411F3">
        <w:t>.</w:t>
      </w:r>
      <w:r w:rsidR="006411F3">
        <w:fldChar w:fldCharType="begin" w:fldLock="1"/>
      </w:r>
      <w:r w:rsidR="00383C69">
        <w:instrText>ADDIN CSL_CITATION { "citationItems" : [ { "id" : "ITEM-1", "itemData" : { "DOI" : "10.1097/PEP.0b013e318206eefa", "ISSN" : "1538-005X", "PMID" : "21266940", "abstract" : "PURPOSE To determine the effect of enhanced sensory input on the step frequency of infants with myelomeningocele (MMC) when supported on a motorized treadmill. METHODS Twenty-seven infants aged 2 to 10 months with MMC lesions at, or caudal to, L1 participated. We supported infants upright on the treadmill for 2 sets of 6 trials, each 30 seconds long. Enhanced sensory inputs within each set were presented in random order and included baseline, visual flow, unloading, weights, Velcro, and friction. RESULTS Overall friction and visual flow significantly increased step rate, particularly for the older subjects. Friction and Velcro increased stance-phase duration. Enhanced sensory input had minimal effect on leg activity when infants were not stepping. CONCLUSIONS : Increased friction via Dycem and enhancing visual flow via a checkerboard pattern on the treadmill belt appear to be more effective than the traditional smooth black belt surface for eliciting stepping patterns in infants with MMC.", "author" : [ { "dropping-particle" : "", "family" : "Pantall", "given" : "Annette", "non-dropping-particle" : "", "parse-names" : false, "suffix" : "" }, { "dropping-particle" : "", "family" : "Teulier", "given" : "Caroline", "non-dropping-particle" : "", "parse-names" : false, "suffix" : "" }, { "dropping-particle" : "", "family" : "Smith", "given" : "Beth A", "non-dropping-particle" : "", "parse-names" : false, "suffix" : "" }, { "dropping-particle" : "", "family" : "Moerchen", "given" : "Victoria", "non-dropping-particle" : "", "parse-names" : false, "suffix" : "" }, { "dropping-particle" : "", "family" : "Ulrich", "given" : "Beverly D", "non-dropping-particle" : "", "parse-names" : false, "suffix" : "" } ], "container-title" : "Pediatric physical therapy : the official publication of the Section on Pediatrics of the American Physical Therapy Association", "id" : "ITEM-1", "issue" : "1", "issued" : { "date-parts" : [ [ "2011" ] ] }, "page" : "42-52", "publisher" : "NIH Public Access", "title" : "Impact of enhanced sensory input on treadmill step frequency: infants born with myelomeningocele.", "type" : "article-journal", "volume" : "23" }, "uris" : [ "http://www.mendeley.com/documents/?uuid=d93398df-c3d2-3fb0-aab0-ab9ad73ca5f6" ] } ], "mendeley" : { "formattedCitation" : "&lt;sup&gt;26&lt;/sup&gt;", "plainTextFormattedCitation" : "26", "previouslyFormattedCitation" : "&lt;sup&gt;26&lt;/sup&gt;" }, "properties" : { "noteIndex" : 0 }, "schema" : "https://github.com/citation-style-language/schema/raw/master/csl-citation.json" }</w:instrText>
      </w:r>
      <w:r w:rsidR="006411F3">
        <w:fldChar w:fldCharType="separate"/>
      </w:r>
      <w:r w:rsidR="006411F3" w:rsidRPr="00394006">
        <w:rPr>
          <w:noProof/>
          <w:vertAlign w:val="superscript"/>
        </w:rPr>
        <w:t>26</w:t>
      </w:r>
      <w:r w:rsidR="006411F3">
        <w:fldChar w:fldCharType="end"/>
      </w:r>
      <w:r w:rsidR="006411F3">
        <w:t xml:space="preserve"> This may be because with MMC the</w:t>
      </w:r>
      <w:r w:rsidR="00DE455E">
        <w:t xml:space="preserve"> </w:t>
      </w:r>
      <w:r w:rsidR="0036291A">
        <w:t xml:space="preserve">injury </w:t>
      </w:r>
      <w:r w:rsidR="00484E11">
        <w:t>comes</w:t>
      </w:r>
      <w:r w:rsidR="0036291A">
        <w:t xml:space="preserve"> very early in development</w:t>
      </w:r>
      <w:r w:rsidR="006411F3">
        <w:t>,</w:t>
      </w:r>
      <w:r w:rsidR="0036291A">
        <w:t xml:space="preserve"> </w:t>
      </w:r>
      <w:r w:rsidR="00385B55">
        <w:t>whereas in SCI patients,</w:t>
      </w:r>
      <w:r w:rsidR="00484E11">
        <w:t xml:space="preserve"> the trauma is introduced to</w:t>
      </w:r>
      <w:r w:rsidR="0036291A">
        <w:t xml:space="preserve"> </w:t>
      </w:r>
      <w:r w:rsidR="00EE70BA">
        <w:t xml:space="preserve">a </w:t>
      </w:r>
      <w:r w:rsidR="0036291A">
        <w:t>well-developed neuromuscular system.</w:t>
      </w:r>
      <w:r w:rsidR="0036291A">
        <w:fldChar w:fldCharType="begin" w:fldLock="1"/>
      </w:r>
      <w:r w:rsidR="00383C69">
        <w:instrText>ADDIN CSL_CITATION { "citationItems" : [ { "id" : "ITEM-1", "itemData" : { "DOI" : "10.1097/PEP.0b013e318206eefa", "ISSN" : "1538-005X", "PMID" : "21266940", "abstract" : "PURPOSE To determine the effect of enhanced sensory input on the step frequency of infants with myelomeningocele (MMC) when supported on a motorized treadmill. METHODS Twenty-seven infants aged 2 to 10 months with MMC lesions at, or caudal to, L1 participated. We supported infants upright on the treadmill for 2 sets of 6 trials, each 30 seconds long. Enhanced sensory inputs within each set were presented in random order and included baseline, visual flow, unloading, weights, Velcro, and friction. RESULTS Overall friction and visual flow significantly increased step rate, particularly for the older subjects. Friction and Velcro increased stance-phase duration. Enhanced sensory input had minimal effect on leg activity when infants were not stepping. CONCLUSIONS : Increased friction via Dycem and enhancing visual flow via a checkerboard pattern on the treadmill belt appear to be more effective than the traditional smooth black belt surface for eliciting stepping patterns in infants with MMC.", "author" : [ { "dropping-particle" : "", "family" : "Pantall", "given" : "Annette", "non-dropping-particle" : "", "parse-names" : false, "suffix" : "" }, { "dropping-particle" : "", "family" : "Teulier", "given" : "Caroline", "non-dropping-particle" : "", "parse-names" : false, "suffix" : "" }, { "dropping-particle" : "", "family" : "Smith", "given" : "Beth A", "non-dropping-particle" : "", "parse-names" : false, "suffix" : "" }, { "dropping-particle" : "", "family" : "Moerchen", "given" : "Victoria", "non-dropping-particle" : "", "parse-names" : false, "suffix" : "" }, { "dropping-particle" : "", "family" : "Ulrich", "given" : "Beverly D", "non-dropping-particle" : "", "parse-names" : false, "suffix" : "" } ], "container-title" : "Pediatric physical therapy : the official publication of the Section on Pediatrics of the American Physical Therapy Association", "id" : "ITEM-1", "issue" : "1", "issued" : { "date-parts" : [ [ "2011" ] ] }, "page" : "42-52", "publisher" : "NIH Public Access", "title" : "Impact of enhanced sensory input on treadmill step frequency: infants born with myelomeningocele.", "type" : "article-journal", "volume" : "23" }, "uris" : [ "http://www.mendeley.com/documents/?uuid=d93398df-c3d2-3fb0-aab0-ab9ad73ca5f6" ] } ], "mendeley" : { "formattedCitation" : "&lt;sup&gt;26&lt;/sup&gt;", "plainTextFormattedCitation" : "26", "previouslyFormattedCitation" : "&lt;sup&gt;26&lt;/sup&gt;" }, "properties" : { "noteIndex" : 0 }, "schema" : "https://github.com/citation-style-language/schema/raw/master/csl-citation.json" }</w:instrText>
      </w:r>
      <w:r w:rsidR="0036291A">
        <w:fldChar w:fldCharType="separate"/>
      </w:r>
      <w:r w:rsidR="0036291A" w:rsidRPr="00394006">
        <w:rPr>
          <w:noProof/>
          <w:vertAlign w:val="superscript"/>
        </w:rPr>
        <w:t>26</w:t>
      </w:r>
      <w:r w:rsidR="0036291A">
        <w:fldChar w:fldCharType="end"/>
      </w:r>
      <w:r w:rsidR="00F76AE6">
        <w:t xml:space="preserve"> </w:t>
      </w:r>
      <w:r w:rsidR="00685952">
        <w:t>Healthy infants are spontaneously very active, while infants with MMC ha</w:t>
      </w:r>
      <w:r w:rsidR="000B1624">
        <w:t>ve decreased leg movements, which slows their rate of improving neuromotor control.</w:t>
      </w:r>
      <w:r w:rsidR="000B1624">
        <w:fldChar w:fldCharType="begin" w:fldLock="1"/>
      </w:r>
      <w:r w:rsidR="00E62232">
        <w:instrText>ADDIN CSL_CITATION { "citationItems" : [ { "id" : "ITEM-1", "itemData" : { "DOI" : "10.2522/ptj.20080120", "ISSN" : "1538-6724", "PMID" : "19056853", "abstract" : "BACKGROUND AND PURPOSE Infants with myelomeningocele (MMC) have difficulty with, and show delays in, acquiring functional skills, such as walking. This study examined whether infants with MMC will respond to treadmill practice by producing stepping patterns or at least motor activity during the first year after birth. This study also compared the stepping trajectories of infants with MMC across age with those of infants with typical development (TD) to analyze the characteristics of the development of stepping patterns in infants with MMC early in life. PARTICIPANTS Twelve infants with MMC (lumbar and sacral lesions) and 12 infants with TD were the participants in this study. METHODS The infants were tested on a treadmill at ages 1, 3, 6, 9, and 12 months, with no treadmill practice between test sessions. Infants were supported on the treadmill for twelve 20-second trials. A digital camera and behavior coding were used to determine step rate, interlimb stepping patterns, step parameters, and motor activity level. RESULTS Treadmill practice elicited steps in infants with MMC (14.4 steps/minute during the year) but less so than in infants with TD (40.8 steps/minute). Responsiveness was affected by lesion level but varied markedly among infants. Interlimb stepping was less readily alternating, but step parameters were similar to those produced by their peers with TD. Finally, holding infants with MMC on a moving treadmill resulted in greater motor activity (17% during the year) than holding infants on a nonmoving treadmill. DISCUSSION AND CONCLUSION Infants with MMC responded to the treadmill by stepping (but less so than infants with TD) and showing increased motor activity, but they demonstrated a different developmental trajectory. Future studies are needed to explore the impact of enhancing sensory input during treadmill practice to optimize responses in infants with MMC.", "author" : [ { "dropping-particle" : "", "family" : "Teulier", "given" : "Caroline", "non-dropping-particle" : "", "parse-names" : false, "suffix" : "" }, { "dropping-particle" : "", "family" : "Smith", "given" : "Beth A", "non-dropping-particle" : "", "parse-names" : false, "suffix" : "" }, { "dropping-particle" : "", "family" : "Kubo", "given" : "Masayoshi", "non-dropping-particle" : "", "parse-names" : false, "suffix" : "" }, { "dropping-particle" : "", "family" : "Chang", "given" : "Chia-Lin", "non-dropping-particle" : "", "parse-names" : false, "suffix" : "" }, { "dropping-particle" : "", "family" : "Moerchen", "given" : "Victoria", "non-dropping-particle" : "", "parse-names" : false, "suffix" : "" }, { "dropping-particle" : "", "family" : "Murazko", "given" : "Karin", "non-dropping-particle" : "", "parse-names" : false, "suffix" : "" }, { "dropping-particle" : "", "family" : "Ulrich", "given" : "Beverly D", "non-dropping-particle" : "", "parse-names" : false, "suffix" : "" } ], "container-title" : "Physical therapy", "id" : "ITEM-1", "issue" : "1", "issued" : { "date-parts" : [ [ "2009", "1" ] ] }, "page" : "60-72", "publisher" : "American Physical Therapy Association", "title" : "Stepping responses of infants with myelomeningocele when supported on a motorized treadmill.", "type" : "article-journal", "volume" : "89" }, "uris" : [ "http://www.mendeley.com/documents/?uuid=54204de3-4ab9-3ff8-814b-2d668970ba77" ] } ], "mendeley" : { "formattedCitation" : "&lt;sup&gt;25&lt;/sup&gt;", "plainTextFormattedCitation" : "25", "previouslyFormattedCitation" : "&lt;sup&gt;25&lt;/sup&gt;" }, "properties" : { "noteIndex" : 0 }, "schema" : "https://github.com/citation-style-language/schema/raw/master/csl-citation.json" }</w:instrText>
      </w:r>
      <w:r w:rsidR="000B1624">
        <w:fldChar w:fldCharType="separate"/>
      </w:r>
      <w:r w:rsidR="000B1624" w:rsidRPr="000B1624">
        <w:rPr>
          <w:noProof/>
          <w:vertAlign w:val="superscript"/>
        </w:rPr>
        <w:t>25</w:t>
      </w:r>
      <w:r w:rsidR="000B1624">
        <w:fldChar w:fldCharType="end"/>
      </w:r>
      <w:r w:rsidR="000B1624">
        <w:t xml:space="preserve"> </w:t>
      </w:r>
      <w:r w:rsidR="001D42B9">
        <w:t>This can contribute to delays in acquiring functional motor skills and even nonfunctional behavioral responses, such as supported stepping.</w:t>
      </w:r>
      <w:r w:rsidR="001D42B9">
        <w:fldChar w:fldCharType="begin" w:fldLock="1"/>
      </w:r>
      <w:r w:rsidR="00E62232">
        <w:instrText>ADDIN CSL_CITATION { "citationItems" : [ { "id" : "ITEM-1", "itemData" : { "DOI" : "10.2522/ptj.20080120", "ISSN" : "1538-6724", "PMID" : "19056853", "abstract" : "BACKGROUND AND PURPOSE Infants with myelomeningocele (MMC) have difficulty with, and show delays in, acquiring functional skills, such as walking. This study examined whether infants with MMC will respond to treadmill practice by producing stepping patterns or at least motor activity during the first year after birth. This study also compared the stepping trajectories of infants with MMC across age with those of infants with typical development (TD) to analyze the characteristics of the development of stepping patterns in infants with MMC early in life. PARTICIPANTS Twelve infants with MMC (lumbar and sacral lesions) and 12 infants with TD were the participants in this study. METHODS The infants were tested on a treadmill at ages 1, 3, 6, 9, and 12 months, with no treadmill practice between test sessions. Infants were supported on the treadmill for twelve 20-second trials. A digital camera and behavior coding were used to determine step rate, interlimb stepping patterns, step parameters, and motor activity level. RESULTS Treadmill practice elicited steps in infants with MMC (14.4 steps/minute during the year) but less so than in infants with TD (40.8 steps/minute). Responsiveness was affected by lesion level but varied markedly among infants. Interlimb stepping was less readily alternating, but step parameters were similar to those produced by their peers with TD. Finally, holding infants with MMC on a moving treadmill resulted in greater motor activity (17% during the year) than holding infants on a nonmoving treadmill. DISCUSSION AND CONCLUSION Infants with MMC responded to the treadmill by stepping (but less so than infants with TD) and showing increased motor activity, but they demonstrated a different developmental trajectory. Future studies are needed to explore the impact of enhancing sensory input during treadmill practice to optimize responses in infants with MMC.", "author" : [ { "dropping-particle" : "", "family" : "Teulier", "given" : "Caroline", "non-dropping-particle" : "", "parse-names" : false, "suffix" : "" }, { "dropping-particle" : "", "family" : "Smith", "given" : "Beth A", "non-dropping-particle" : "", "parse-names" : false, "suffix" : "" }, { "dropping-particle" : "", "family" : "Kubo", "given" : "Masayoshi", "non-dropping-particle" : "", "parse-names" : false, "suffix" : "" }, { "dropping-particle" : "", "family" : "Chang", "given" : "Chia-Lin", "non-dropping-particle" : "", "parse-names" : false, "suffix" : "" }, { "dropping-particle" : "", "family" : "Moerchen", "given" : "Victoria", "non-dropping-particle" : "", "parse-names" : false, "suffix" : "" }, { "dropping-particle" : "", "family" : "Murazko", "given" : "Karin", "non-dropping-particle" : "", "parse-names" : false, "suffix" : "" }, { "dropping-particle" : "", "family" : "Ulrich", "given" : "Beverly D", "non-dropping-particle" : "", "parse-names" : false, "suffix" : "" } ], "container-title" : "Physical therapy", "id" : "ITEM-1", "issue" : "1", "issued" : { "date-parts" : [ [ "2009", "1" ] ] }, "page" : "60-72", "publisher" : "American Physical Therapy Association", "title" : "Stepping responses of infants with myelomeningocele when supported on a motorized treadmill.", "type" : "article-journal", "volume" : "89" }, "uris" : [ "http://www.mendeley.com/documents/?uuid=54204de3-4ab9-3ff8-814b-2d668970ba77" ] } ], "mendeley" : { "formattedCitation" : "&lt;sup&gt;25&lt;/sup&gt;", "plainTextFormattedCitation" : "25", "previouslyFormattedCitation" : "&lt;sup&gt;25&lt;/sup&gt;" }, "properties" : { "noteIndex" : 0 }, "schema" : "https://github.com/citation-style-language/schema/raw/master/csl-citation.json" }</w:instrText>
      </w:r>
      <w:r w:rsidR="001D42B9">
        <w:fldChar w:fldCharType="separate"/>
      </w:r>
      <w:r w:rsidR="001D42B9" w:rsidRPr="000B1624">
        <w:rPr>
          <w:noProof/>
          <w:vertAlign w:val="superscript"/>
        </w:rPr>
        <w:t>25</w:t>
      </w:r>
      <w:r w:rsidR="001D42B9">
        <w:fldChar w:fldCharType="end"/>
      </w:r>
      <w:r w:rsidR="001D42B9">
        <w:t xml:space="preserve"> </w:t>
      </w:r>
      <w:r w:rsidR="00F76AE6">
        <w:t xml:space="preserve">The idea is that </w:t>
      </w:r>
      <w:r w:rsidR="00BF611D">
        <w:t xml:space="preserve">treadmill training would assist the development of leg control in infants with MMC and expose them to an environment that encourages </w:t>
      </w:r>
      <w:r w:rsidR="00750F8A">
        <w:t>increased cycles of leg activity and patterns of movement related to walking.</w:t>
      </w:r>
      <w:r w:rsidR="00750F8A">
        <w:fldChar w:fldCharType="begin" w:fldLock="1"/>
      </w:r>
      <w:r w:rsidR="000B1624">
        <w:instrText>ADDIN CSL_CITATION { "citationItems" : [ { "id" : "ITEM-1", "itemData" : { "DOI" : "10.2522/ptj.20080120", "ISSN" : "1538-6724", "PMID" : "19056853", "abstract" : "BACKGROUND AND PURPOSE Infants with myelomeningocele (MMC) have difficulty with, and show delays in, acquiring functional skills, such as walking. This study examined whether infants with MMC will respond to treadmill practice by producing stepping patterns or at least motor activity during the first year after birth. This study also compared the stepping trajectories of infants with MMC across age with those of infants with typical development (TD) to analyze the characteristics of the development of stepping patterns in infants with MMC early in life. PARTICIPANTS Twelve infants with MMC (lumbar and sacral lesions) and 12 infants with TD were the participants in this study. METHODS The infants were tested on a treadmill at ages 1, 3, 6, 9, and 12 months, with no treadmill practice between test sessions. Infants were supported on the treadmill for twelve 20-second trials. A digital camera and behavior coding were used to determine step rate, interlimb stepping patterns, step parameters, and motor activity level. RESULTS Treadmill practice elicited steps in infants with MMC (14.4 steps/minute during the year) but less so than in infants with TD (40.8 steps/minute). Responsiveness was affected by lesion level but varied markedly among infants. Interlimb stepping was less readily alternating, but step parameters were similar to those produced by their peers with TD. Finally, holding infants with MMC on a moving treadmill resulted in greater motor activity (17% during the year) than holding infants on a nonmoving treadmill. DISCUSSION AND CONCLUSION Infants with MMC responded to the treadmill by stepping (but less so than infants with TD) and showing increased motor activity, but they demonstrated a different developmental trajectory. Future studies are needed to explore the impact of enhancing sensory input during treadmill practice to optimize responses in infants with MMC.", "author" : [ { "dropping-particle" : "", "family" : "Teulier", "given" : "Caroline", "non-dropping-particle" : "", "parse-names" : false, "suffix" : "" }, { "dropping-particle" : "", "family" : "Smith", "given" : "Beth A", "non-dropping-particle" : "", "parse-names" : false, "suffix" : "" }, { "dropping-particle" : "", "family" : "Kubo", "given" : "Masayoshi", "non-dropping-particle" : "", "parse-names" : false, "suffix" : "" }, { "dropping-particle" : "", "family" : "Chang", "given" : "Chia-Lin", "non-dropping-particle" : "", "parse-names" : false, "suffix" : "" }, { "dropping-particle" : "", "family" : "Moerchen", "given" : "Victoria", "non-dropping-particle" : "", "parse-names" : false, "suffix" : "" }, { "dropping-particle" : "", "family" : "Murazko", "given" : "Karin", "non-dropping-particle" : "", "parse-names" : false, "suffix" : "" }, { "dropping-particle" : "", "family" : "Ulrich", "given" : "Beverly D", "non-dropping-particle" : "", "parse-names" : false, "suffix" : "" } ], "container-title" : "Physical therapy", "id" : "ITEM-1", "issue" : "1", "issued" : { "date-parts" : [ [ "2009", "1" ] ] }, "page" : "60-72", "publisher" : "American Physical Therapy Association", "title" : "Stepping responses of infants with myelomeningocele when supported on a motorized treadmill.", "type" : "article-journal", "volume" : "89" }, "uris" : [ "http://www.mendeley.com/documents/?uuid=54204de3-4ab9-3ff8-814b-2d668970ba77" ] } ], "mendeley" : { "formattedCitation" : "&lt;sup&gt;25&lt;/sup&gt;", "plainTextFormattedCitation" : "25", "previouslyFormattedCitation" : "&lt;sup&gt;25&lt;/sup&gt;" }, "properties" : { "noteIndex" : 0 }, "schema" : "https://github.com/citation-style-language/schema/raw/master/csl-citation.json" }</w:instrText>
      </w:r>
      <w:r w:rsidR="00750F8A">
        <w:fldChar w:fldCharType="separate"/>
      </w:r>
      <w:r w:rsidR="00750F8A" w:rsidRPr="00383C69">
        <w:rPr>
          <w:noProof/>
          <w:vertAlign w:val="superscript"/>
        </w:rPr>
        <w:t>25</w:t>
      </w:r>
      <w:r w:rsidR="00750F8A">
        <w:fldChar w:fldCharType="end"/>
      </w:r>
      <w:r w:rsidR="00750F8A">
        <w:t xml:space="preserve">  </w:t>
      </w:r>
      <w:r w:rsidR="0036291A">
        <w:t xml:space="preserve">  </w:t>
      </w:r>
    </w:p>
    <w:p w14:paraId="1EEC65B6" w14:textId="07048099" w:rsidR="00E62232" w:rsidRDefault="00245764" w:rsidP="00550841">
      <w:r>
        <w:tab/>
      </w:r>
      <w:r w:rsidR="009438FE">
        <w:t xml:space="preserve"> </w:t>
      </w:r>
      <w:r w:rsidR="00EE70BA">
        <w:t xml:space="preserve">A study by </w:t>
      </w:r>
      <w:proofErr w:type="spellStart"/>
      <w:r w:rsidR="00383C69">
        <w:t>Teulier</w:t>
      </w:r>
      <w:proofErr w:type="spellEnd"/>
      <w:r w:rsidR="00383C69">
        <w:t xml:space="preserve"> et al.</w:t>
      </w:r>
      <w:r w:rsidR="00383C69">
        <w:fldChar w:fldCharType="begin" w:fldLock="1"/>
      </w:r>
      <w:r w:rsidR="000B1624">
        <w:instrText>ADDIN CSL_CITATION { "citationItems" : [ { "id" : "ITEM-1", "itemData" : { "DOI" : "10.2522/ptj.20080120", "ISSN" : "1538-6724", "PMID" : "19056853", "abstract" : "BACKGROUND AND PURPOSE Infants with myelomeningocele (MMC) have difficulty with, and show delays in, acquiring functional skills, such as walking. This study examined whether infants with MMC will respond to treadmill practice by producing stepping patterns or at least motor activity during the first year after birth. This study also compared the stepping trajectories of infants with MMC across age with those of infants with typical development (TD) to analyze the characteristics of the development of stepping patterns in infants with MMC early in life. PARTICIPANTS Twelve infants with MMC (lumbar and sacral lesions) and 12 infants with TD were the participants in this study. METHODS The infants were tested on a treadmill at ages 1, 3, 6, 9, and 12 months, with no treadmill practice between test sessions. Infants were supported on the treadmill for twelve 20-second trials. A digital camera and behavior coding were used to determine step rate, interlimb stepping patterns, step parameters, and motor activity level. RESULTS Treadmill practice elicited steps in infants with MMC (14.4 steps/minute during the year) but less so than in infants with TD (40.8 steps/minute). Responsiveness was affected by lesion level but varied markedly among infants. Interlimb stepping was less readily alternating, but step parameters were similar to those produced by their peers with TD. Finally, holding infants with MMC on a moving treadmill resulted in greater motor activity (17% during the year) than holding infants on a nonmoving treadmill. DISCUSSION AND CONCLUSION Infants with MMC responded to the treadmill by stepping (but less so than infants with TD) and showing increased motor activity, but they demonstrated a different developmental trajectory. Future studies are needed to explore the impact of enhancing sensory input during treadmill practice to optimize responses in infants with MMC.", "author" : [ { "dropping-particle" : "", "family" : "Teulier", "given" : "Caroline", "non-dropping-particle" : "", "parse-names" : false, "suffix" : "" }, { "dropping-particle" : "", "family" : "Smith", "given" : "Beth A", "non-dropping-particle" : "", "parse-names" : false, "suffix" : "" }, { "dropping-particle" : "", "family" : "Kubo", "given" : "Masayoshi", "non-dropping-particle" : "", "parse-names" : false, "suffix" : "" }, { "dropping-particle" : "", "family" : "Chang", "given" : "Chia-Lin", "non-dropping-particle" : "", "parse-names" : false, "suffix" : "" }, { "dropping-particle" : "", "family" : "Moerchen", "given" : "Victoria", "non-dropping-particle" : "", "parse-names" : false, "suffix" : "" }, { "dropping-particle" : "", "family" : "Murazko", "given" : "Karin", "non-dropping-particle" : "", "parse-names" : false, "suffix" : "" }, { "dropping-particle" : "", "family" : "Ulrich", "given" : "Beverly D", "non-dropping-particle" : "", "parse-names" : false, "suffix" : "" } ], "container-title" : "Physical therapy", "id" : "ITEM-1", "issue" : "1", "issued" : { "date-parts" : [ [ "2009", "1" ] ] }, "page" : "60-72", "publisher" : "American Physical Therapy Association", "title" : "Stepping responses of infants with myelomeningocele when supported on a motorized treadmill.", "type" : "article-journal", "volume" : "89" }, "uris" : [ "http://www.mendeley.com/documents/?uuid=54204de3-4ab9-3ff8-814b-2d668970ba77" ] } ], "mendeley" : { "formattedCitation" : "&lt;sup&gt;25&lt;/sup&gt;", "plainTextFormattedCitation" : "25", "previouslyFormattedCitation" : "&lt;sup&gt;25&lt;/sup&gt;" }, "properties" : { "noteIndex" : 0 }, "schema" : "https://github.com/citation-style-language/schema/raw/master/csl-citation.json" }</w:instrText>
      </w:r>
      <w:r w:rsidR="00383C69">
        <w:fldChar w:fldCharType="separate"/>
      </w:r>
      <w:r w:rsidR="00383C69" w:rsidRPr="00383C69">
        <w:rPr>
          <w:noProof/>
          <w:vertAlign w:val="superscript"/>
        </w:rPr>
        <w:t>25</w:t>
      </w:r>
      <w:r w:rsidR="00383C69">
        <w:fldChar w:fldCharType="end"/>
      </w:r>
      <w:r w:rsidR="00D11C2A">
        <w:t xml:space="preserve"> compared infants </w:t>
      </w:r>
      <w:r w:rsidR="001A1B42">
        <w:t>with lumbar and sacral MMC to typically developing</w:t>
      </w:r>
      <w:r w:rsidR="00BE7D61">
        <w:t xml:space="preserve"> (TD)</w:t>
      </w:r>
      <w:r w:rsidR="001A1B42">
        <w:t xml:space="preserve"> infants by testing them on a treadmill </w:t>
      </w:r>
      <w:r w:rsidR="00293BCE">
        <w:t>at ages one, three, six, nine, and twelve months</w:t>
      </w:r>
      <w:r w:rsidR="00295D18">
        <w:t xml:space="preserve"> for twelve 20-second trials. </w:t>
      </w:r>
      <w:r w:rsidR="00B438BB">
        <w:t xml:space="preserve">The authors wanted to know whether infants with MMC are able to increase their </w:t>
      </w:r>
      <w:r w:rsidR="00766667">
        <w:t>step rate or motor activity level when supported on a motorized treadmill the first year after birth.</w:t>
      </w:r>
      <w:r w:rsidR="00766667">
        <w:fldChar w:fldCharType="begin" w:fldLock="1"/>
      </w:r>
      <w:r w:rsidR="000B1624">
        <w:instrText>ADDIN CSL_CITATION { "citationItems" : [ { "id" : "ITEM-1", "itemData" : { "DOI" : "10.2522/ptj.20080120", "ISSN" : "1538-6724", "PMID" : "19056853", "abstract" : "BACKGROUND AND PURPOSE Infants with myelomeningocele (MMC) have difficulty with, and show delays in, acquiring functional skills, such as walking. This study examined whether infants with MMC will respond to treadmill practice by producing stepping patterns or at least motor activity during the first year after birth. This study also compared the stepping trajectories of infants with MMC across age with those of infants with typical development (TD) to analyze the characteristics of the development of stepping patterns in infants with MMC early in life. PARTICIPANTS Twelve infants with MMC (lumbar and sacral lesions) and 12 infants with TD were the participants in this study. METHODS The infants were tested on a treadmill at ages 1, 3, 6, 9, and 12 months, with no treadmill practice between test sessions. Infants were supported on the treadmill for twelve 20-second trials. A digital camera and behavior coding were used to determine step rate, interlimb stepping patterns, step parameters, and motor activity level. RESULTS Treadmill practice elicited steps in infants with MMC (14.4 steps/minute during the year) but less so than in infants with TD (40.8 steps/minute). Responsiveness was affected by lesion level but varied markedly among infants. Interlimb stepping was less readily alternating, but step parameters were similar to those produced by their peers with TD. Finally, holding infants with MMC on a moving treadmill resulted in greater motor activity (17% during the year) than holding infants on a nonmoving treadmill. DISCUSSION AND CONCLUSION Infants with MMC responded to the treadmill by stepping (but less so than infants with TD) and showing increased motor activity, but they demonstrated a different developmental trajectory. Future studies are needed to explore the impact of enhancing sensory input during treadmill practice to optimize responses in infants with MMC.", "author" : [ { "dropping-particle" : "", "family" : "Teulier", "given" : "Caroline", "non-dropping-particle" : "", "parse-names" : false, "suffix" : "" }, { "dropping-particle" : "", "family" : "Smith", "given" : "Beth A", "non-dropping-particle" : "", "parse-names" : false, "suffix" : "" }, { "dropping-particle" : "", "family" : "Kubo", "given" : "Masayoshi", "non-dropping-particle" : "", "parse-names" : false, "suffix" : "" }, { "dropping-particle" : "", "family" : "Chang", "given" : "Chia-Lin", "non-dropping-particle" : "", "parse-names" : false, "suffix" : "" }, { "dropping-particle" : "", "family" : "Moerchen", "given" : "Victoria", "non-dropping-particle" : "", "parse-names" : false, "suffix" : "" }, { "dropping-particle" : "", "family" : "Murazko", "given" : "Karin", "non-dropping-particle" : "", "parse-names" : false, "suffix" : "" }, { "dropping-particle" : "", "family" : "Ulrich", "given" : "Beverly D", "non-dropping-particle" : "", "parse-names" : false, "suffix" : "" } ], "container-title" : "Physical therapy", "id" : "ITEM-1", "issue" : "1", "issued" : { "date-parts" : [ [ "2009", "1" ] ] }, "page" : "60-72", "publisher" : "American Physical Therapy Association", "title" : "Stepping responses of infants with myelomeningocele when supported on a motorized treadmill.", "type" : "article-journal", "volume" : "89" }, "uris" : [ "http://www.mendeley.com/documents/?uuid=54204de3-4ab9-3ff8-814b-2d668970ba77" ] } ], "mendeley" : { "formattedCitation" : "&lt;sup&gt;25&lt;/sup&gt;", "plainTextFormattedCitation" : "25", "previouslyFormattedCitation" : "&lt;sup&gt;25&lt;/sup&gt;" }, "properties" : { "noteIndex" : 0 }, "schema" : "https://github.com/citation-style-language/schema/raw/master/csl-citation.json" }</w:instrText>
      </w:r>
      <w:r w:rsidR="00766667">
        <w:fldChar w:fldCharType="separate"/>
      </w:r>
      <w:r w:rsidR="00766667" w:rsidRPr="00383C69">
        <w:rPr>
          <w:noProof/>
          <w:vertAlign w:val="superscript"/>
        </w:rPr>
        <w:t>25</w:t>
      </w:r>
      <w:r w:rsidR="00766667">
        <w:fldChar w:fldCharType="end"/>
      </w:r>
      <w:r w:rsidR="00766667">
        <w:t xml:space="preserve"> They also assessed the quantity </w:t>
      </w:r>
      <w:r w:rsidR="001571F1">
        <w:t xml:space="preserve">and quality of stepping through measuring step </w:t>
      </w:r>
      <w:proofErr w:type="gramStart"/>
      <w:r w:rsidR="001571F1">
        <w:t>rate,</w:t>
      </w:r>
      <w:proofErr w:type="gramEnd"/>
      <w:r w:rsidR="001571F1">
        <w:t xml:space="preserve"> interlimb stepping patterns and stepping parameters. The results indicated that </w:t>
      </w:r>
      <w:r w:rsidR="00514BE4">
        <w:t>the treadmill practice was successful in eliciting steps in infants with MMC (14.4 steps/minute), but less so than in typically developing infants (40.8 steps/minute).</w:t>
      </w:r>
      <w:r w:rsidR="001D337A">
        <w:fldChar w:fldCharType="begin" w:fldLock="1"/>
      </w:r>
      <w:r w:rsidR="000B1624">
        <w:instrText>ADDIN CSL_CITATION { "citationItems" : [ { "id" : "ITEM-1", "itemData" : { "DOI" : "10.2522/ptj.20080120", "ISSN" : "1538-6724", "PMID" : "19056853", "abstract" : "BACKGROUND AND PURPOSE Infants with myelomeningocele (MMC) have difficulty with, and show delays in, acquiring functional skills, such as walking. This study examined whether infants with MMC will respond to treadmill practice by producing stepping patterns or at least motor activity during the first year after birth. This study also compared the stepping trajectories of infants with MMC across age with those of infants with typical development (TD) to analyze the characteristics of the development of stepping patterns in infants with MMC early in life. PARTICIPANTS Twelve infants with MMC (lumbar and sacral lesions) and 12 infants with TD were the participants in this study. METHODS The infants were tested on a treadmill at ages 1, 3, 6, 9, and 12 months, with no treadmill practice between test sessions. Infants were supported on the treadmill for twelve 20-second trials. A digital camera and behavior coding were used to determine step rate, interlimb stepping patterns, step parameters, and motor activity level. RESULTS Treadmill practice elicited steps in infants with MMC (14.4 steps/minute during the year) but less so than in infants with TD (40.8 steps/minute). Responsiveness was affected by lesion level but varied markedly among infants. Interlimb stepping was less readily alternating, but step parameters were similar to those produced by their peers with TD. Finally, holding infants with MMC on a moving treadmill resulted in greater motor activity (17% during the year) than holding infants on a nonmoving treadmill. DISCUSSION AND CONCLUSION Infants with MMC responded to the treadmill by stepping (but less so than infants with TD) and showing increased motor activity, but they demonstrated a different developmental trajectory. Future studies are needed to explore the impact of enhancing sensory input during treadmill practice to optimize responses in infants with MMC.", "author" : [ { "dropping-particle" : "", "family" : "Teulier", "given" : "Caroline", "non-dropping-particle" : "", "parse-names" : false, "suffix" : "" }, { "dropping-particle" : "", "family" : "Smith", "given" : "Beth A", "non-dropping-particle" : "", "parse-names" : false, "suffix" : "" }, { "dropping-particle" : "", "family" : "Kubo", "given" : "Masayoshi", "non-dropping-particle" : "", "parse-names" : false, "suffix" : "" }, { "dropping-particle" : "", "family" : "Chang", "given" : "Chia-Lin", "non-dropping-particle" : "", "parse-names" : false, "suffix" : "" }, { "dropping-particle" : "", "family" : "Moerchen", "given" : "Victoria", "non-dropping-particle" : "", "parse-names" : false, "suffix" : "" }, { "dropping-particle" : "", "family" : "Murazko", "given" : "Karin", "non-dropping-particle" : "", "parse-names" : false, "suffix" : "" }, { "dropping-particle" : "", "family" : "Ulrich", "given" : "Beverly D", "non-dropping-particle" : "", "parse-names" : false, "suffix" : "" } ], "container-title" : "Physical therapy", "id" : "ITEM-1", "issue" : "1", "issued" : { "date-parts" : [ [ "2009", "1" ] ] }, "page" : "60-72", "publisher" : "American Physical Therapy Association", "title" : "Stepping responses of infants with myelomeningocele when supported on a motorized treadmill.", "type" : "article-journal", "volume" : "89" }, "uris" : [ "http://www.mendeley.com/documents/?uuid=54204de3-4ab9-3ff8-814b-2d668970ba77" ] } ], "mendeley" : { "formattedCitation" : "&lt;sup&gt;25&lt;/sup&gt;", "plainTextFormattedCitation" : "25", "previouslyFormattedCitation" : "&lt;sup&gt;25&lt;/sup&gt;" }, "properties" : { "noteIndex" : 0 }, "schema" : "https://github.com/citation-style-language/schema/raw/master/csl-citation.json" }</w:instrText>
      </w:r>
      <w:r w:rsidR="001D337A">
        <w:fldChar w:fldCharType="separate"/>
      </w:r>
      <w:r w:rsidR="001D337A" w:rsidRPr="00383C69">
        <w:rPr>
          <w:noProof/>
          <w:vertAlign w:val="superscript"/>
        </w:rPr>
        <w:t>25</w:t>
      </w:r>
      <w:r w:rsidR="001D337A">
        <w:fldChar w:fldCharType="end"/>
      </w:r>
      <w:r w:rsidR="00BE7D61">
        <w:t xml:space="preserve"> Infants with MMC had similar step parameters to the TD infants, but </w:t>
      </w:r>
      <w:r w:rsidR="003B695B">
        <w:t>their interlimb stepping was less readily alternating.</w:t>
      </w:r>
      <w:r w:rsidR="003B695B">
        <w:fldChar w:fldCharType="begin" w:fldLock="1"/>
      </w:r>
      <w:r w:rsidR="000B1624">
        <w:instrText>ADDIN CSL_CITATION { "citationItems" : [ { "id" : "ITEM-1", "itemData" : { "DOI" : "10.2522/ptj.20080120", "ISSN" : "1538-6724", "PMID" : "19056853", "abstract" : "BACKGROUND AND PURPOSE Infants with myelomeningocele (MMC) have difficulty with, and show delays in, acquiring functional skills, such as walking. This study examined whether infants with MMC will respond to treadmill practice by producing stepping patterns or at least motor activity during the first year after birth. This study also compared the stepping trajectories of infants with MMC across age with those of infants with typical development (TD) to analyze the characteristics of the development of stepping patterns in infants with MMC early in life. PARTICIPANTS Twelve infants with MMC (lumbar and sacral lesions) and 12 infants with TD were the participants in this study. METHODS The infants were tested on a treadmill at ages 1, 3, 6, 9, and 12 months, with no treadmill practice between test sessions. Infants were supported on the treadmill for twelve 20-second trials. A digital camera and behavior coding were used to determine step rate, interlimb stepping patterns, step parameters, and motor activity level. RESULTS Treadmill practice elicited steps in infants with MMC (14.4 steps/minute during the year) but less so than in infants with TD (40.8 steps/minute). Responsiveness was affected by lesion level but varied markedly among infants. Interlimb stepping was less readily alternating, but step parameters were similar to those produced by their peers with TD. Finally, holding infants with MMC on a moving treadmill resulted in greater motor activity (17% during the year) than holding infants on a nonmoving treadmill. DISCUSSION AND CONCLUSION Infants with MMC responded to the treadmill by stepping (but less so than infants with TD) and showing increased motor activity, but they demonstrated a different developmental trajectory. Future studies are needed to explore the impact of enhancing sensory input during treadmill practice to optimize responses in infants with MMC.", "author" : [ { "dropping-particle" : "", "family" : "Teulier", "given" : "Caroline", "non-dropping-particle" : "", "parse-names" : false, "suffix" : "" }, { "dropping-particle" : "", "family" : "Smith", "given" : "Beth A", "non-dropping-particle" : "", "parse-names" : false, "suffix" : "" }, { "dropping-particle" : "", "family" : "Kubo", "given" : "Masayoshi", "non-dropping-particle" : "", "parse-names" : false, "suffix" : "" }, { "dropping-particle" : "", "family" : "Chang", "given" : "Chia-Lin", "non-dropping-particle" : "", "parse-names" : false, "suffix" : "" }, { "dropping-particle" : "", "family" : "Moerchen", "given" : "Victoria", "non-dropping-particle" : "", "parse-names" : false, "suffix" : "" }, { "dropping-particle" : "", "family" : "Murazko", "given" : "Karin", "non-dropping-particle" : "", "parse-names" : false, "suffix" : "" }, { "dropping-particle" : "", "family" : "Ulrich", "given" : "Beverly D", "non-dropping-particle" : "", "parse-names" : false, "suffix" : "" } ], "container-title" : "Physical therapy", "id" : "ITEM-1", "issue" : "1", "issued" : { "date-parts" : [ [ "2009", "1" ] ] }, "page" : "60-72", "publisher" : "American Physical Therapy Association", "title" : "Stepping responses of infants with myelomeningocele when supported on a motorized treadmill.", "type" : "article-journal", "volume" : "89" }, "uris" : [ "http://www.mendeley.com/documents/?uuid=54204de3-4ab9-3ff8-814b-2d668970ba77" ] } ], "mendeley" : { "formattedCitation" : "&lt;sup&gt;25&lt;/sup&gt;", "plainTextFormattedCitation" : "25", "previouslyFormattedCitation" : "&lt;sup&gt;25&lt;/sup&gt;" }, "properties" : { "noteIndex" : 0 }, "schema" : "https://github.com/citation-style-language/schema/raw/master/csl-citation.json" }</w:instrText>
      </w:r>
      <w:r w:rsidR="003B695B">
        <w:fldChar w:fldCharType="separate"/>
      </w:r>
      <w:r w:rsidR="003B695B" w:rsidRPr="00383C69">
        <w:rPr>
          <w:noProof/>
          <w:vertAlign w:val="superscript"/>
        </w:rPr>
        <w:t>25</w:t>
      </w:r>
      <w:r w:rsidR="003B695B">
        <w:fldChar w:fldCharType="end"/>
      </w:r>
      <w:r w:rsidR="003B695B">
        <w:t xml:space="preserve"> The study also showed that holding infants with MMC on a moving treadmill resulted in a </w:t>
      </w:r>
      <w:r w:rsidR="000B553F">
        <w:t>17% increase in motor activity during the year when compared to holding the infants on a nonmoving treadmill</w:t>
      </w:r>
      <w:r w:rsidR="00486C41">
        <w:t>,</w:t>
      </w:r>
      <w:r w:rsidR="000B553F">
        <w:fldChar w:fldCharType="begin" w:fldLock="1"/>
      </w:r>
      <w:r w:rsidR="000B1624">
        <w:instrText>ADDIN CSL_CITATION { "citationItems" : [ { "id" : "ITEM-1", "itemData" : { "DOI" : "10.2522/ptj.20080120", "ISSN" : "1538-6724", "PMID" : "19056853", "abstract" : "BACKGROUND AND PURPOSE Infants with myelomeningocele (MMC) have difficulty with, and show delays in, acquiring functional skills, such as walking. This study examined whether infants with MMC will respond to treadmill practice by producing stepping patterns or at least motor activity during the first year after birth. This study also compared the stepping trajectories of infants with MMC across age with those of infants with typical development (TD) to analyze the characteristics of the development of stepping patterns in infants with MMC early in life. PARTICIPANTS Twelve infants with MMC (lumbar and sacral lesions) and 12 infants with TD were the participants in this study. METHODS The infants were tested on a treadmill at ages 1, 3, 6, 9, and 12 months, with no treadmill practice between test sessions. Infants were supported on the treadmill for twelve 20-second trials. A digital camera and behavior coding were used to determine step rate, interlimb stepping patterns, step parameters, and motor activity level. RESULTS Treadmill practice elicited steps in infants with MMC (14.4 steps/minute during the year) but less so than in infants with TD (40.8 steps/minute). Responsiveness was affected by lesion level but varied markedly among infants. Interlimb stepping was less readily alternating, but step parameters were similar to those produced by their peers with TD. Finally, holding infants with MMC on a moving treadmill resulted in greater motor activity (17% during the year) than holding infants on a nonmoving treadmill. DISCUSSION AND CONCLUSION Infants with MMC responded to the treadmill by stepping (but less so than infants with TD) and showing increased motor activity, but they demonstrated a different developmental trajectory. Future studies are needed to explore the impact of enhancing sensory input during treadmill practice to optimize responses in infants with MMC.", "author" : [ { "dropping-particle" : "", "family" : "Teulier", "given" : "Caroline", "non-dropping-particle" : "", "parse-names" : false, "suffix" : "" }, { "dropping-particle" : "", "family" : "Smith", "given" : "Beth A", "non-dropping-particle" : "", "parse-names" : false, "suffix" : "" }, { "dropping-particle" : "", "family" : "Kubo", "given" : "Masayoshi", "non-dropping-particle" : "", "parse-names" : false, "suffix" : "" }, { "dropping-particle" : "", "family" : "Chang", "given" : "Chia-Lin", "non-dropping-particle" : "", "parse-names" : false, "suffix" : "" }, { "dropping-particle" : "", "family" : "Moerchen", "given" : "Victoria", "non-dropping-particle" : "", "parse-names" : false, "suffix" : "" }, { "dropping-particle" : "", "family" : "Murazko", "given" : "Karin", "non-dropping-particle" : "", "parse-names" : false, "suffix" : "" }, { "dropping-particle" : "", "family" : "Ulrich", "given" : "Beverly D", "non-dropping-particle" : "", "parse-names" : false, "suffix" : "" } ], "container-title" : "Physical therapy", "id" : "ITEM-1", "issue" : "1", "issued" : { "date-parts" : [ [ "2009", "1" ] ] }, "page" : "60-72", "publisher" : "American Physical Therapy Association", "title" : "Stepping responses of infants with myelomeningocele when supported on a motorized treadmill.", "type" : "article-journal", "volume" : "89" }, "uris" : [ "http://www.mendeley.com/documents/?uuid=54204de3-4ab9-3ff8-814b-2d668970ba77" ] } ], "mendeley" : { "formattedCitation" : "&lt;sup&gt;25&lt;/sup&gt;", "plainTextFormattedCitation" : "25", "previouslyFormattedCitation" : "&lt;sup&gt;25&lt;/sup&gt;" }, "properties" : { "noteIndex" : 0 }, "schema" : "https://github.com/citation-style-language/schema/raw/master/csl-citation.json" }</w:instrText>
      </w:r>
      <w:r w:rsidR="000B553F">
        <w:fldChar w:fldCharType="separate"/>
      </w:r>
      <w:r w:rsidR="000B553F" w:rsidRPr="00383C69">
        <w:rPr>
          <w:noProof/>
          <w:vertAlign w:val="superscript"/>
        </w:rPr>
        <w:t>25</w:t>
      </w:r>
      <w:r w:rsidR="000B553F">
        <w:fldChar w:fldCharType="end"/>
      </w:r>
      <w:r w:rsidR="000B553F">
        <w:t xml:space="preserve"> </w:t>
      </w:r>
      <w:r w:rsidR="00486C41">
        <w:t>which suggests that this</w:t>
      </w:r>
      <w:r w:rsidR="001617AD">
        <w:t xml:space="preserve"> may be a superior method to improving motor activity </w:t>
      </w:r>
      <w:r w:rsidR="00023AE4">
        <w:t xml:space="preserve">in these patients </w:t>
      </w:r>
      <w:r w:rsidR="001617AD">
        <w:t xml:space="preserve">than overground gait training. </w:t>
      </w:r>
      <w:r w:rsidR="00F66EBE">
        <w:t>This study shows that during the first year of life, supporting infants with MMC upright on the moving belt of a treadmill elicits stepping patterns and leads to improvements in overall motor activity</w:t>
      </w:r>
      <w:r w:rsidR="00EC4DE3">
        <w:t xml:space="preserve">, but will still not </w:t>
      </w:r>
      <w:r w:rsidR="00F91FE0">
        <w:t xml:space="preserve">be able to </w:t>
      </w:r>
      <w:r w:rsidR="00EC4DE3">
        <w:t xml:space="preserve">put them at the level of their </w:t>
      </w:r>
      <w:r w:rsidR="00023AE4">
        <w:t xml:space="preserve">TD </w:t>
      </w:r>
      <w:r w:rsidR="00EC4DE3">
        <w:t>peers</w:t>
      </w:r>
      <w:r w:rsidR="00F66EBE">
        <w:t>.</w:t>
      </w:r>
      <w:r w:rsidR="00A112FD">
        <w:t xml:space="preserve"> </w:t>
      </w:r>
      <w:r w:rsidR="00023AE4">
        <w:t>The study did no</w:t>
      </w:r>
      <w:r w:rsidR="00745199">
        <w:t>t state</w:t>
      </w:r>
      <w:r w:rsidR="006B76FF">
        <w:t xml:space="preserve"> when these infants with MMC achieved the </w:t>
      </w:r>
      <w:r w:rsidR="009372BC">
        <w:t xml:space="preserve">motor milestone of walking, so there is no way to </w:t>
      </w:r>
      <w:r w:rsidR="00A41B37">
        <w:t>know</w:t>
      </w:r>
      <w:r w:rsidR="009372BC">
        <w:t xml:space="preserve"> </w:t>
      </w:r>
      <w:r w:rsidR="00745199">
        <w:t xml:space="preserve">whether </w:t>
      </w:r>
      <w:r w:rsidR="00770BFD">
        <w:t xml:space="preserve">or not </w:t>
      </w:r>
      <w:r w:rsidR="00745199">
        <w:t>this treadmill training led to earlier ambulation.</w:t>
      </w:r>
    </w:p>
    <w:p w14:paraId="38CA38C9" w14:textId="246B6AC8" w:rsidR="00B11399" w:rsidRDefault="00E62232" w:rsidP="00550841">
      <w:r>
        <w:tab/>
        <w:t xml:space="preserve">Another study by </w:t>
      </w:r>
      <w:proofErr w:type="spellStart"/>
      <w:r>
        <w:t>Pantall</w:t>
      </w:r>
      <w:proofErr w:type="spellEnd"/>
      <w:r>
        <w:t xml:space="preserve"> et al.</w:t>
      </w:r>
      <w:r>
        <w:fldChar w:fldCharType="begin" w:fldLock="1"/>
      </w:r>
      <w:r w:rsidR="00CA20DD">
        <w:instrText>ADDIN CSL_CITATION { "citationItems" : [ { "id" : "ITEM-1", "itemData" : { "DOI" : "10.1097/PEP.0b013e318206eefa", "ISSN" : "1538-005X", "PMID" : "21266940", "abstract" : "PURPOSE To determine the effect of enhanced sensory input on the step frequency of infants with myelomeningocele (MMC) when supported on a motorized treadmill. METHODS Twenty-seven infants aged 2 to 10 months with MMC lesions at, or caudal to, L1 participated. We supported infants upright on the treadmill for 2 sets of 6 trials, each 30 seconds long. Enhanced sensory inputs within each set were presented in random order and included baseline, visual flow, unloading, weights, Velcro, and friction. RESULTS Overall friction and visual flow significantly increased step rate, particularly for the older subjects. Friction and Velcro increased stance-phase duration. Enhanced sensory input had minimal effect on leg activity when infants were not stepping. CONCLUSIONS : Increased friction via Dycem and enhancing visual flow via a checkerboard pattern on the treadmill belt appear to be more effective than the traditional smooth black belt surface for eliciting stepping patterns in infants with MMC.", "author" : [ { "dropping-particle" : "", "family" : "Pantall", "given" : "Annette", "non-dropping-particle" : "", "parse-names" : false, "suffix" : "" }, { "dropping-particle" : "", "family" : "Teulier", "given" : "Caroline", "non-dropping-particle" : "", "parse-names" : false, "suffix" : "" }, { "dropping-particle" : "", "family" : "Smith", "given" : "Beth A", "non-dropping-particle" : "", "parse-names" : false, "suffix" : "" }, { "dropping-particle" : "", "family" : "Moerchen", "given" : "Victoria", "non-dropping-particle" : "", "parse-names" : false, "suffix" : "" }, { "dropping-particle" : "", "family" : "Ulrich", "given" : "Beverly D", "non-dropping-particle" : "", "parse-names" : false, "suffix" : "" } ], "container-title" : "Pediatric physical therapy : the official publication of the Section on Pediatrics of the American Physical Therapy Association", "id" : "ITEM-1", "issue" : "1", "issued" : { "date-parts" : [ [ "2011" ] ] }, "page" : "42-52", "publisher" : "NIH Public Access", "title" : "Impact of enhanced sensory input on treadmill step frequency: infants born with myelomeningocele.", "type" : "article-journal", "volume" : "23" }, "uris" : [ "http://www.mendeley.com/documents/?uuid=d93398df-c3d2-3fb0-aab0-ab9ad73ca5f6"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Pr="00E62232">
        <w:rPr>
          <w:noProof/>
          <w:vertAlign w:val="superscript"/>
        </w:rPr>
        <w:t>26</w:t>
      </w:r>
      <w:r>
        <w:fldChar w:fldCharType="end"/>
      </w:r>
      <w:r>
        <w:t xml:space="preserve"> </w:t>
      </w:r>
      <w:r w:rsidR="0013090F">
        <w:t xml:space="preserve">also examined infants </w:t>
      </w:r>
      <w:r w:rsidR="00A8579E">
        <w:t xml:space="preserve">2 to 10 months of age </w:t>
      </w:r>
      <w:r w:rsidR="0013090F">
        <w:t xml:space="preserve">with lumbar and sacral MMC while supported on a motorized treadmill, but </w:t>
      </w:r>
      <w:r w:rsidR="00C86507">
        <w:t xml:space="preserve">also added enhanced sensory inputs during the trials, including visual flow, unloading, weights, Velcro, and friction. </w:t>
      </w:r>
      <w:r w:rsidR="00750EA9">
        <w:t xml:space="preserve">There was no control group of typically developing infants. </w:t>
      </w:r>
      <w:r w:rsidR="00EB2CDA">
        <w:t>Increased f</w:t>
      </w:r>
      <w:r w:rsidR="00A8579E">
        <w:t xml:space="preserve">riction </w:t>
      </w:r>
      <w:r w:rsidR="00EB2CDA">
        <w:t xml:space="preserve">by covering the treadmill belt with </w:t>
      </w:r>
      <w:proofErr w:type="spellStart"/>
      <w:r w:rsidR="00EB2CDA">
        <w:t>Dycem</w:t>
      </w:r>
      <w:proofErr w:type="spellEnd"/>
      <w:r w:rsidR="00273F2F">
        <w:t xml:space="preserve"> and </w:t>
      </w:r>
      <w:r w:rsidR="00A8579E">
        <w:t>enhancing visual flow by using a checkerboard pattern on the treadmill belt significantly increased step rate</w:t>
      </w:r>
      <w:r w:rsidR="001E4363">
        <w:t xml:space="preserve"> compared to baseline</w:t>
      </w:r>
      <w:r w:rsidR="00A8579E">
        <w:t>, especially for the older group.</w:t>
      </w:r>
      <w:r w:rsidR="00A8579E">
        <w:fldChar w:fldCharType="begin" w:fldLock="1"/>
      </w:r>
      <w:r w:rsidR="00CA20DD">
        <w:instrText>ADDIN CSL_CITATION { "citationItems" : [ { "id" : "ITEM-1", "itemData" : { "DOI" : "10.1097/PEP.0b013e318206eefa", "ISSN" : "1538-005X", "PMID" : "21266940", "abstract" : "PURPOSE To determine the effect of enhanced sensory input on the step frequency of infants with myelomeningocele (MMC) when supported on a motorized treadmill. METHODS Twenty-seven infants aged 2 to 10 months with MMC lesions at, or caudal to, L1 participated. We supported infants upright on the treadmill for 2 sets of 6 trials, each 30 seconds long. Enhanced sensory inputs within each set were presented in random order and included baseline, visual flow, unloading, weights, Velcro, and friction. RESULTS Overall friction and visual flow significantly increased step rate, particularly for the older subjects. Friction and Velcro increased stance-phase duration. Enhanced sensory input had minimal effect on leg activity when infants were not stepping. CONCLUSIONS : Increased friction via Dycem and enhancing visual flow via a checkerboard pattern on the treadmill belt appear to be more effective than the traditional smooth black belt surface for eliciting stepping patterns in infants with MMC.", "author" : [ { "dropping-particle" : "", "family" : "Pantall", "given" : "Annette", "non-dropping-particle" : "", "parse-names" : false, "suffix" : "" }, { "dropping-particle" : "", "family" : "Teulier", "given" : "Caroline", "non-dropping-particle" : "", "parse-names" : false, "suffix" : "" }, { "dropping-particle" : "", "family" : "Smith", "given" : "Beth A", "non-dropping-particle" : "", "parse-names" : false, "suffix" : "" }, { "dropping-particle" : "", "family" : "Moerchen", "given" : "Victoria", "non-dropping-particle" : "", "parse-names" : false, "suffix" : "" }, { "dropping-particle" : "", "family" : "Ulrich", "given" : "Beverly D", "non-dropping-particle" : "", "parse-names" : false, "suffix" : "" } ], "container-title" : "Pediatric physical therapy : the official publication of the Section on Pediatrics of the American Physical Therapy Association", "id" : "ITEM-1", "issue" : "1", "issued" : { "date-parts" : [ [ "2011" ] ] }, "page" : "42-52", "publisher" : "NIH Public Access", "title" : "Impact of enhanced sensory input on treadmill step frequency: infants born with myelomeningocele.", "type" : "article-journal", "volume" : "23" }, "uris" : [ "http://www.mendeley.com/documents/?uuid=d93398df-c3d2-3fb0-aab0-ab9ad73ca5f6" ] } ], "mendeley" : { "formattedCitation" : "&lt;sup&gt;26&lt;/sup&gt;", "plainTextFormattedCitation" : "26", "previouslyFormattedCitation" : "&lt;sup&gt;26&lt;/sup&gt;" }, "properties" : { "noteIndex" : 0 }, "schema" : "https://github.com/citation-style-language/schema/raw/master/csl-citation.json" }</w:instrText>
      </w:r>
      <w:r w:rsidR="00A8579E">
        <w:fldChar w:fldCharType="separate"/>
      </w:r>
      <w:r w:rsidR="00A8579E" w:rsidRPr="00E62232">
        <w:rPr>
          <w:noProof/>
          <w:vertAlign w:val="superscript"/>
        </w:rPr>
        <w:t>26</w:t>
      </w:r>
      <w:r w:rsidR="00A8579E">
        <w:fldChar w:fldCharType="end"/>
      </w:r>
      <w:r w:rsidR="00A8579E">
        <w:t xml:space="preserve"> </w:t>
      </w:r>
      <w:r w:rsidR="00715D09">
        <w:t xml:space="preserve">In addition, friction and Velcro increased stance phase duration, </w:t>
      </w:r>
      <w:r w:rsidR="004F4544">
        <w:t xml:space="preserve">as it helped maintain greater foot contact after touchdown, but many babies lacked the strength needed </w:t>
      </w:r>
      <w:r w:rsidR="000D11DC">
        <w:t>to pull their feet off the Velcro on the belt.</w:t>
      </w:r>
      <w:r w:rsidR="000D11DC">
        <w:fldChar w:fldCharType="begin" w:fldLock="1"/>
      </w:r>
      <w:r w:rsidR="00CA20DD">
        <w:instrText>ADDIN CSL_CITATION { "citationItems" : [ { "id" : "ITEM-1", "itemData" : { "DOI" : "10.1097/PEP.0b013e318206eefa", "ISSN" : "1538-005X", "PMID" : "21266940", "abstract" : "PURPOSE To determine the effect of enhanced sensory input on the step frequency of infants with myelomeningocele (MMC) when supported on a motorized treadmill. METHODS Twenty-seven infants aged 2 to 10 months with MMC lesions at, or caudal to, L1 participated. We supported infants upright on the treadmill for 2 sets of 6 trials, each 30 seconds long. Enhanced sensory inputs within each set were presented in random order and included baseline, visual flow, unloading, weights, Velcro, and friction. RESULTS Overall friction and visual flow significantly increased step rate, particularly for the older subjects. Friction and Velcro increased stance-phase duration. Enhanced sensory input had minimal effect on leg activity when infants were not stepping. CONCLUSIONS : Increased friction via Dycem and enhancing visual flow via a checkerboard pattern on the treadmill belt appear to be more effective than the traditional smooth black belt surface for eliciting stepping patterns in infants with MMC.", "author" : [ { "dropping-particle" : "", "family" : "Pantall", "given" : "Annette", "non-dropping-particle" : "", "parse-names" : false, "suffix" : "" }, { "dropping-particle" : "", "family" : "Teulier", "given" : "Caroline", "non-dropping-particle" : "", "parse-names" : false, "suffix" : "" }, { "dropping-particle" : "", "family" : "Smith", "given" : "Beth A", "non-dropping-particle" : "", "parse-names" : false, "suffix" : "" }, { "dropping-particle" : "", "family" : "Moerchen", "given" : "Victoria", "non-dropping-particle" : "", "parse-names" : false, "suffix" : "" }, { "dropping-particle" : "", "family" : "Ulrich", "given" : "Beverly D", "non-dropping-particle" : "", "parse-names" : false, "suffix" : "" } ], "container-title" : "Pediatric physical therapy : the official publication of the Section on Pediatrics of the American Physical Therapy Association", "id" : "ITEM-1", "issue" : "1", "issued" : { "date-parts" : [ [ "2011" ] ] }, "page" : "42-52", "publisher" : "NIH Public Access", "title" : "Impact of enhanced sensory input on treadmill step frequency: infants born with myelomeningocele.", "type" : "article-journal", "volume" : "23" }, "uris" : [ "http://www.mendeley.com/documents/?uuid=d93398df-c3d2-3fb0-aab0-ab9ad73ca5f6" ] } ], "mendeley" : { "formattedCitation" : "&lt;sup&gt;26&lt;/sup&gt;", "plainTextFormattedCitation" : "26", "previouslyFormattedCitation" : "&lt;sup&gt;26&lt;/sup&gt;" }, "properties" : { "noteIndex" : 0 }, "schema" : "https://github.com/citation-style-language/schema/raw/master/csl-citation.json" }</w:instrText>
      </w:r>
      <w:r w:rsidR="000D11DC">
        <w:fldChar w:fldCharType="separate"/>
      </w:r>
      <w:r w:rsidR="000D11DC" w:rsidRPr="00E62232">
        <w:rPr>
          <w:noProof/>
          <w:vertAlign w:val="superscript"/>
        </w:rPr>
        <w:t>26</w:t>
      </w:r>
      <w:r w:rsidR="000D11DC">
        <w:fldChar w:fldCharType="end"/>
      </w:r>
      <w:r w:rsidR="000D11DC">
        <w:t xml:space="preserve"> </w:t>
      </w:r>
      <w:r w:rsidR="00687B28">
        <w:t>Adding weights may have increased proprioceptive input, but led to poor results because the babies lacked the physical strength to overcome the added mass.</w:t>
      </w:r>
      <w:r w:rsidR="00687B28">
        <w:fldChar w:fldCharType="begin" w:fldLock="1"/>
      </w:r>
      <w:r w:rsidR="00CA20DD">
        <w:instrText>ADDIN CSL_CITATION { "citationItems" : [ { "id" : "ITEM-1", "itemData" : { "DOI" : "10.1097/PEP.0b013e318206eefa", "ISSN" : "1538-005X", "PMID" : "21266940", "abstract" : "PURPOSE To determine the effect of enhanced sensory input on the step frequency of infants with myelomeningocele (MMC) when supported on a motorized treadmill. METHODS Twenty-seven infants aged 2 to 10 months with MMC lesions at, or caudal to, L1 participated. We supported infants upright on the treadmill for 2 sets of 6 trials, each 30 seconds long. Enhanced sensory inputs within each set were presented in random order and included baseline, visual flow, unloading, weights, Velcro, and friction. RESULTS Overall friction and visual flow significantly increased step rate, particularly for the older subjects. Friction and Velcro increased stance-phase duration. Enhanced sensory input had minimal effect on leg activity when infants were not stepping. CONCLUSIONS : Increased friction via Dycem and enhancing visual flow via a checkerboard pattern on the treadmill belt appear to be more effective than the traditional smooth black belt surface for eliciting stepping patterns in infants with MMC.", "author" : [ { "dropping-particle" : "", "family" : "Pantall", "given" : "Annette", "non-dropping-particle" : "", "parse-names" : false, "suffix" : "" }, { "dropping-particle" : "", "family" : "Teulier", "given" : "Caroline", "non-dropping-particle" : "", "parse-names" : false, "suffix" : "" }, { "dropping-particle" : "", "family" : "Smith", "given" : "Beth A", "non-dropping-particle" : "", "parse-names" : false, "suffix" : "" }, { "dropping-particle" : "", "family" : "Moerchen", "given" : "Victoria", "non-dropping-particle" : "", "parse-names" : false, "suffix" : "" }, { "dropping-particle" : "", "family" : "Ulrich", "given" : "Beverly D", "non-dropping-particle" : "", "parse-names" : false, "suffix" : "" } ], "container-title" : "Pediatric physical therapy : the official publication of the Section on Pediatrics of the American Physical Therapy Association", "id" : "ITEM-1", "issue" : "1", "issued" : { "date-parts" : [ [ "2011" ] ] }, "page" : "42-52", "publisher" : "NIH Public Access", "title" : "Impact of enhanced sensory input on treadmill step frequency: infants born with myelomeningocele.", "type" : "article-journal", "volume" : "23" }, "uris" : [ "http://www.mendeley.com/documents/?uuid=d93398df-c3d2-3fb0-aab0-ab9ad73ca5f6" ] } ], "mendeley" : { "formattedCitation" : "&lt;sup&gt;26&lt;/sup&gt;", "plainTextFormattedCitation" : "26", "previouslyFormattedCitation" : "&lt;sup&gt;26&lt;/sup&gt;" }, "properties" : { "noteIndex" : 0 }, "schema" : "https://github.com/citation-style-language/schema/raw/master/csl-citation.json" }</w:instrText>
      </w:r>
      <w:r w:rsidR="00687B28">
        <w:fldChar w:fldCharType="separate"/>
      </w:r>
      <w:r w:rsidR="00687B28" w:rsidRPr="00E62232">
        <w:rPr>
          <w:noProof/>
          <w:vertAlign w:val="superscript"/>
        </w:rPr>
        <w:t>26</w:t>
      </w:r>
      <w:r w:rsidR="00687B28">
        <w:fldChar w:fldCharType="end"/>
      </w:r>
      <w:r w:rsidR="00687B28">
        <w:t xml:space="preserve"> </w:t>
      </w:r>
      <w:r w:rsidR="00FD23CC">
        <w:t xml:space="preserve">Those in the older group with the lowest lesion levels had a greater response to all enhanced sensory conditions </w:t>
      </w:r>
      <w:r w:rsidR="00906B34">
        <w:t>than to baseline.</w:t>
      </w:r>
      <w:r w:rsidR="00906B34">
        <w:fldChar w:fldCharType="begin" w:fldLock="1"/>
      </w:r>
      <w:r w:rsidR="00CA20DD">
        <w:instrText>ADDIN CSL_CITATION { "citationItems" : [ { "id" : "ITEM-1", "itemData" : { "DOI" : "10.1097/PEP.0b013e318206eefa", "ISSN" : "1538-005X", "PMID" : "21266940", "abstract" : "PURPOSE To determine the effect of enhanced sensory input on the step frequency of infants with myelomeningocele (MMC) when supported on a motorized treadmill. METHODS Twenty-seven infants aged 2 to 10 months with MMC lesions at, or caudal to, L1 participated. We supported infants upright on the treadmill for 2 sets of 6 trials, each 30 seconds long. Enhanced sensory inputs within each set were presented in random order and included baseline, visual flow, unloading, weights, Velcro, and friction. RESULTS Overall friction and visual flow significantly increased step rate, particularly for the older subjects. Friction and Velcro increased stance-phase duration. Enhanced sensory input had minimal effect on leg activity when infants were not stepping. CONCLUSIONS : Increased friction via Dycem and enhancing visual flow via a checkerboard pattern on the treadmill belt appear to be more effective than the traditional smooth black belt surface for eliciting stepping patterns in infants with MMC.", "author" : [ { "dropping-particle" : "", "family" : "Pantall", "given" : "Annette", "non-dropping-particle" : "", "parse-names" : false, "suffix" : "" }, { "dropping-particle" : "", "family" : "Teulier", "given" : "Caroline", "non-dropping-particle" : "", "parse-names" : false, "suffix" : "" }, { "dropping-particle" : "", "family" : "Smith", "given" : "Beth A", "non-dropping-particle" : "", "parse-names" : false, "suffix" : "" }, { "dropping-particle" : "", "family" : "Moerchen", "given" : "Victoria", "non-dropping-particle" : "", "parse-names" : false, "suffix" : "" }, { "dropping-particle" : "", "family" : "Ulrich", "given" : "Beverly D", "non-dropping-particle" : "", "parse-names" : false, "suffix" : "" } ], "container-title" : "Pediatric physical therapy : the official publication of the Section on Pediatrics of the American Physical Therapy Association", "id" : "ITEM-1", "issue" : "1", "issued" : { "date-parts" : [ [ "2011" ] ] }, "page" : "42-52", "publisher" : "NIH Public Access", "title" : "Impact of enhanced sensory input on treadmill step frequency: infants born with myelomeningocele.", "type" : "article-journal", "volume" : "23" }, "uris" : [ "http://www.mendeley.com/documents/?uuid=d93398df-c3d2-3fb0-aab0-ab9ad73ca5f6" ] } ], "mendeley" : { "formattedCitation" : "&lt;sup&gt;26&lt;/sup&gt;", "plainTextFormattedCitation" : "26", "previouslyFormattedCitation" : "&lt;sup&gt;26&lt;/sup&gt;" }, "properties" : { "noteIndex" : 0 }, "schema" : "https://github.com/citation-style-language/schema/raw/master/csl-citation.json" }</w:instrText>
      </w:r>
      <w:r w:rsidR="00906B34">
        <w:fldChar w:fldCharType="separate"/>
      </w:r>
      <w:r w:rsidR="00906B34" w:rsidRPr="00E62232">
        <w:rPr>
          <w:noProof/>
          <w:vertAlign w:val="superscript"/>
        </w:rPr>
        <w:t>26</w:t>
      </w:r>
      <w:r w:rsidR="00906B34">
        <w:fldChar w:fldCharType="end"/>
      </w:r>
      <w:r w:rsidR="00906B34">
        <w:t xml:space="preserve"> </w:t>
      </w:r>
      <w:r w:rsidR="003E176B">
        <w:t>Enhanced sensory input had very little effect on leg activity when the infants with MMC were not stepping.</w:t>
      </w:r>
      <w:r w:rsidR="003E176B">
        <w:fldChar w:fldCharType="begin" w:fldLock="1"/>
      </w:r>
      <w:r w:rsidR="00CA20DD">
        <w:instrText>ADDIN CSL_CITATION { "citationItems" : [ { "id" : "ITEM-1", "itemData" : { "DOI" : "10.1097/PEP.0b013e318206eefa", "ISSN" : "1538-005X", "PMID" : "21266940", "abstract" : "PURPOSE To determine the effect of enhanced sensory input on the step frequency of infants with myelomeningocele (MMC) when supported on a motorized treadmill. METHODS Twenty-seven infants aged 2 to 10 months with MMC lesions at, or caudal to, L1 participated. We supported infants upright on the treadmill for 2 sets of 6 trials, each 30 seconds long. Enhanced sensory inputs within each set were presented in random order and included baseline, visual flow, unloading, weights, Velcro, and friction. RESULTS Overall friction and visual flow significantly increased step rate, particularly for the older subjects. Friction and Velcro increased stance-phase duration. Enhanced sensory input had minimal effect on leg activity when infants were not stepping. CONCLUSIONS : Increased friction via Dycem and enhancing visual flow via a checkerboard pattern on the treadmill belt appear to be more effective than the traditional smooth black belt surface for eliciting stepping patterns in infants with MMC.", "author" : [ { "dropping-particle" : "", "family" : "Pantall", "given" : "Annette", "non-dropping-particle" : "", "parse-names" : false, "suffix" : "" }, { "dropping-particle" : "", "family" : "Teulier", "given" : "Caroline", "non-dropping-particle" : "", "parse-names" : false, "suffix" : "" }, { "dropping-particle" : "", "family" : "Smith", "given" : "Beth A", "non-dropping-particle" : "", "parse-names" : false, "suffix" : "" }, { "dropping-particle" : "", "family" : "Moerchen", "given" : "Victoria", "non-dropping-particle" : "", "parse-names" : false, "suffix" : "" }, { "dropping-particle" : "", "family" : "Ulrich", "given" : "Beverly D", "non-dropping-particle" : "", "parse-names" : false, "suffix" : "" } ], "container-title" : "Pediatric physical therapy : the official publication of the Section on Pediatrics of the American Physical Therapy Association", "id" : "ITEM-1", "issue" : "1", "issued" : { "date-parts" : [ [ "2011" ] ] }, "page" : "42-52", "publisher" : "NIH Public Access", "title" : "Impact of enhanced sensory input on treadmill step frequency: infants born with myelomeningocele.", "type" : "article-journal", "volume" : "23" }, "uris" : [ "http://www.mendeley.com/documents/?uuid=d93398df-c3d2-3fb0-aab0-ab9ad73ca5f6" ] } ], "mendeley" : { "formattedCitation" : "&lt;sup&gt;26&lt;/sup&gt;", "plainTextFormattedCitation" : "26", "previouslyFormattedCitation" : "&lt;sup&gt;26&lt;/sup&gt;" }, "properties" : { "noteIndex" : 0 }, "schema" : "https://github.com/citation-style-language/schema/raw/master/csl-citation.json" }</w:instrText>
      </w:r>
      <w:r w:rsidR="003E176B">
        <w:fldChar w:fldCharType="separate"/>
      </w:r>
      <w:r w:rsidR="003E176B" w:rsidRPr="00E62232">
        <w:rPr>
          <w:noProof/>
          <w:vertAlign w:val="superscript"/>
        </w:rPr>
        <w:t>26</w:t>
      </w:r>
      <w:r w:rsidR="003E176B">
        <w:fldChar w:fldCharType="end"/>
      </w:r>
      <w:r w:rsidR="003E176B">
        <w:t xml:space="preserve"> </w:t>
      </w:r>
      <w:r w:rsidR="00EE67FB">
        <w:t>This study</w:t>
      </w:r>
      <w:r w:rsidR="001F33F2">
        <w:t xml:space="preserve"> adds to the study by </w:t>
      </w:r>
      <w:proofErr w:type="spellStart"/>
      <w:r w:rsidR="001F33F2">
        <w:t>Teulier</w:t>
      </w:r>
      <w:proofErr w:type="spellEnd"/>
      <w:r w:rsidR="001F33F2">
        <w:t xml:space="preserve">, indicating that if treadmill </w:t>
      </w:r>
      <w:r w:rsidR="00200082">
        <w:t>training is incorporated into an infant’s treatment program, sensory inputs of increased friction and enhanced visual flow should also be used to improve results.</w:t>
      </w:r>
      <w:r w:rsidR="00CA20DD">
        <w:fldChar w:fldCharType="begin" w:fldLock="1"/>
      </w:r>
      <w:r w:rsidR="00CA20DD">
        <w:instrText>ADDIN CSL_CITATION { "citationItems" : [ { "id" : "ITEM-1", "itemData" : { "DOI" : "10.1097/PEP.0b013e318206eefa", "ISSN" : "1538-005X", "PMID" : "21266940", "abstract" : "PURPOSE To determine the effect of enhanced sensory input on the step frequency of infants with myelomeningocele (MMC) when supported on a motorized treadmill. METHODS Twenty-seven infants aged 2 to 10 months with MMC lesions at, or caudal to, L1 participated. We supported infants upright on the treadmill for 2 sets of 6 trials, each 30 seconds long. Enhanced sensory inputs within each set were presented in random order and included baseline, visual flow, unloading, weights, Velcro, and friction. RESULTS Overall friction and visual flow significantly increased step rate, particularly for the older subjects. Friction and Velcro increased stance-phase duration. Enhanced sensory input had minimal effect on leg activity when infants were not stepping. CONCLUSIONS : Increased friction via Dycem and enhancing visual flow via a checkerboard pattern on the treadmill belt appear to be more effective than the traditional smooth black belt surface for eliciting stepping patterns in infants with MMC.", "author" : [ { "dropping-particle" : "", "family" : "Pantall", "given" : "Annette", "non-dropping-particle" : "", "parse-names" : false, "suffix" : "" }, { "dropping-particle" : "", "family" : "Teulier", "given" : "Caroline", "non-dropping-particle" : "", "parse-names" : false, "suffix" : "" }, { "dropping-particle" : "", "family" : "Smith", "given" : "Beth A", "non-dropping-particle" : "", "parse-names" : false, "suffix" : "" }, { "dropping-particle" : "", "family" : "Moerchen", "given" : "Victoria", "non-dropping-particle" : "", "parse-names" : false, "suffix" : "" }, { "dropping-particle" : "", "family" : "Ulrich", "given" : "Beverly D", "non-dropping-particle" : "", "parse-names" : false, "suffix" : "" } ], "container-title" : "Pediatric physical therapy : the official publication of the Section on Pediatrics of the American Physical Therapy Association", "id" : "ITEM-1", "issue" : "1", "issued" : { "date-parts" : [ [ "2011" ] ] }, "page" : "42-52", "publisher" : "NIH Public Access", "title" : "Impact of enhanced sensory input on treadmill step frequency: infants born with myelomeningocele.", "type" : "article-journal", "volume" : "23" }, "uris" : [ "http://www.mendeley.com/documents/?uuid=d93398df-c3d2-3fb0-aab0-ab9ad73ca5f6" ] } ], "mendeley" : { "formattedCitation" : "&lt;sup&gt;26&lt;/sup&gt;", "plainTextFormattedCitation" : "26" }, "properties" : { "noteIndex" : 0 }, "schema" : "https://github.com/citation-style-language/schema/raw/master/csl-citation.json" }</w:instrText>
      </w:r>
      <w:r w:rsidR="00CA20DD">
        <w:fldChar w:fldCharType="separate"/>
      </w:r>
      <w:r w:rsidR="00CA20DD" w:rsidRPr="00CA20DD">
        <w:rPr>
          <w:noProof/>
          <w:vertAlign w:val="superscript"/>
        </w:rPr>
        <w:t>26</w:t>
      </w:r>
      <w:r w:rsidR="00CA20DD">
        <w:fldChar w:fldCharType="end"/>
      </w:r>
    </w:p>
    <w:p w14:paraId="46ECACD3" w14:textId="42859A7A" w:rsidR="006B771C" w:rsidRDefault="00E41CA1" w:rsidP="00550841">
      <w:r>
        <w:tab/>
        <w:t>More research needs to be complet</w:t>
      </w:r>
      <w:r w:rsidR="00CD38C4">
        <w:t>e</w:t>
      </w:r>
      <w:r w:rsidR="00704C5C">
        <w:t>d with l</w:t>
      </w:r>
      <w:r w:rsidR="00BA06CB">
        <w:t xml:space="preserve">arger sample sizes and include </w:t>
      </w:r>
      <w:r w:rsidR="00CD38C4">
        <w:t xml:space="preserve">follow-up </w:t>
      </w:r>
      <w:r w:rsidR="00BA06CB">
        <w:t xml:space="preserve">to determine if the improvements in motor activity and </w:t>
      </w:r>
      <w:r w:rsidR="009A4854">
        <w:t>stepping while on a moving treadmill can have lasting effects,</w:t>
      </w:r>
      <w:r w:rsidR="00333227">
        <w:t xml:space="preserve"> such as earlier </w:t>
      </w:r>
      <w:r w:rsidR="009A4854">
        <w:t>ambulation.</w:t>
      </w:r>
      <w:r w:rsidR="00333227">
        <w:t xml:space="preserve"> The results from these studies seem promising, but </w:t>
      </w:r>
      <w:r w:rsidR="00F33965">
        <w:t xml:space="preserve">other than these small studies there is not a significant amount of research on this topic in </w:t>
      </w:r>
      <w:r w:rsidR="005A0628">
        <w:t xml:space="preserve">infants with lumbosacral myelomeningocele. There are many important impairments and functional limitations to address </w:t>
      </w:r>
      <w:r w:rsidR="00CD48E8">
        <w:t>in</w:t>
      </w:r>
      <w:r w:rsidR="005A0628">
        <w:t xml:space="preserve"> infants with MMC </w:t>
      </w:r>
      <w:r w:rsidR="00CD48E8">
        <w:t xml:space="preserve">because so many systems are involved. Because of this and the fact that the current level of evidence for treadmill training is relatively low, I would not make treadmill training a priority, but may consider it </w:t>
      </w:r>
      <w:r w:rsidR="00C5143F">
        <w:t xml:space="preserve">as an adjunct to therapy </w:t>
      </w:r>
      <w:r w:rsidR="00DD4193">
        <w:t>if there is additional time and the equipment is available in the PT clinic.</w:t>
      </w:r>
      <w:r w:rsidR="00750EA9">
        <w:t xml:space="preserve"> </w:t>
      </w:r>
      <w:r w:rsidR="00DD4193">
        <w:t xml:space="preserve"> </w:t>
      </w:r>
      <w:r w:rsidR="00CD48E8">
        <w:t xml:space="preserve"> </w:t>
      </w:r>
      <w:r w:rsidR="005A0628">
        <w:t xml:space="preserve"> </w:t>
      </w:r>
      <w:r w:rsidR="009A4854">
        <w:t xml:space="preserve"> </w:t>
      </w:r>
      <w:r w:rsidR="00704C5C">
        <w:t xml:space="preserve"> </w:t>
      </w:r>
      <w:r w:rsidR="00CD38C4">
        <w:t xml:space="preserve"> </w:t>
      </w:r>
    </w:p>
    <w:p w14:paraId="54F41704" w14:textId="77777777" w:rsidR="00A0065F" w:rsidRPr="00A0065F" w:rsidRDefault="00A0065F" w:rsidP="00550841">
      <w:pPr>
        <w:shd w:val="clear" w:color="auto" w:fill="FFFFFF"/>
        <w:rPr>
          <w:color w:val="414141"/>
          <w:szCs w:val="21"/>
        </w:rPr>
      </w:pPr>
    </w:p>
    <w:p w14:paraId="1E56EE5F" w14:textId="77777777" w:rsidR="00550841" w:rsidRDefault="00550841" w:rsidP="00550841">
      <w:pPr>
        <w:shd w:val="clear" w:color="auto" w:fill="FFFFFF"/>
      </w:pPr>
      <w:r w:rsidRPr="00D82C66">
        <w:t>References:</w:t>
      </w:r>
    </w:p>
    <w:p w14:paraId="164FFFBD" w14:textId="425FEFA5" w:rsidR="00CA20DD" w:rsidRPr="00CA20DD" w:rsidRDefault="00550841" w:rsidP="00CA20DD">
      <w:pPr>
        <w:widowControl w:val="0"/>
        <w:autoSpaceDE w:val="0"/>
        <w:autoSpaceDN w:val="0"/>
        <w:adjustRightInd w:val="0"/>
        <w:ind w:left="640" w:hanging="640"/>
        <w:rPr>
          <w:rFonts w:ascii="Cambria" w:hAnsi="Cambria"/>
          <w:noProof/>
        </w:rPr>
      </w:pPr>
      <w:r>
        <w:fldChar w:fldCharType="begin" w:fldLock="1"/>
      </w:r>
      <w:r>
        <w:instrText xml:space="preserve">ADDIN Mendeley Bibliography CSL_BIBLIOGRAPHY </w:instrText>
      </w:r>
      <w:r>
        <w:fldChar w:fldCharType="separate"/>
      </w:r>
      <w:r w:rsidR="00CA20DD" w:rsidRPr="00CA20DD">
        <w:rPr>
          <w:rFonts w:ascii="Cambria" w:hAnsi="Cambria"/>
          <w:noProof/>
        </w:rPr>
        <w:t xml:space="preserve">1. </w:t>
      </w:r>
      <w:r w:rsidR="00CA20DD" w:rsidRPr="00CA20DD">
        <w:rPr>
          <w:rFonts w:ascii="Cambria" w:hAnsi="Cambria"/>
          <w:noProof/>
        </w:rPr>
        <w:tab/>
        <w:t xml:space="preserve">Mitchell LE, Adzick NS, Melchionne J, Pasquariello PS, Sutton LN, Whitehead AS. Spina bifida. </w:t>
      </w:r>
      <w:r w:rsidR="00CA20DD" w:rsidRPr="00CA20DD">
        <w:rPr>
          <w:rFonts w:ascii="Cambria" w:hAnsi="Cambria"/>
          <w:i/>
          <w:iCs/>
          <w:noProof/>
        </w:rPr>
        <w:t>Lancet</w:t>
      </w:r>
      <w:r w:rsidR="00CA20DD" w:rsidRPr="00CA20DD">
        <w:rPr>
          <w:rFonts w:ascii="Cambria" w:hAnsi="Cambria"/>
          <w:noProof/>
        </w:rPr>
        <w:t>. 2004;364(9448):1885-1895. doi:10.1016/S0140-6736(04)17445-X.</w:t>
      </w:r>
    </w:p>
    <w:p w14:paraId="1612AB16"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2. </w:t>
      </w:r>
      <w:r w:rsidRPr="00CA20DD">
        <w:rPr>
          <w:rFonts w:ascii="Cambria" w:hAnsi="Cambria"/>
          <w:noProof/>
        </w:rPr>
        <w:tab/>
        <w:t xml:space="preserve">Northrup H, Volcik KA. Spina bifida and other neural tube defects. </w:t>
      </w:r>
      <w:r w:rsidRPr="00CA20DD">
        <w:rPr>
          <w:rFonts w:ascii="Cambria" w:hAnsi="Cambria"/>
          <w:i/>
          <w:iCs/>
          <w:noProof/>
        </w:rPr>
        <w:t>Curr Probl Pediatr</w:t>
      </w:r>
      <w:r w:rsidRPr="00CA20DD">
        <w:rPr>
          <w:rFonts w:ascii="Cambria" w:hAnsi="Cambria"/>
          <w:noProof/>
        </w:rPr>
        <w:t>. 2000;30(10):313-332. http://www.ncbi.nlm.nih.gov/pubmed/11147289. Accessed March 1, 2017.</w:t>
      </w:r>
    </w:p>
    <w:p w14:paraId="653A3206"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3. </w:t>
      </w:r>
      <w:r w:rsidRPr="00CA20DD">
        <w:rPr>
          <w:rFonts w:ascii="Cambria" w:hAnsi="Cambria"/>
          <w:noProof/>
        </w:rPr>
        <w:tab/>
        <w:t>Basics | Spina Bifida | NCBDDD. Centers for Disease Control and Prevention Website. Updated October 17, 2016. https://www.cdc.gov/ncbddd/spinabifida/facts.html. Accessed March 1, 2017.</w:t>
      </w:r>
    </w:p>
    <w:p w14:paraId="049DF184"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4. </w:t>
      </w:r>
      <w:r w:rsidRPr="00CA20DD">
        <w:rPr>
          <w:rFonts w:ascii="Cambria" w:hAnsi="Cambria"/>
          <w:noProof/>
        </w:rPr>
        <w:tab/>
        <w:t xml:space="preserve">Au KS, Ashley-Koch A, Northrup H. Epidemiologic and genetic aspects of spina bifida and other neural tube defects. </w:t>
      </w:r>
      <w:r w:rsidRPr="00CA20DD">
        <w:rPr>
          <w:rFonts w:ascii="Cambria" w:hAnsi="Cambria"/>
          <w:i/>
          <w:iCs/>
          <w:noProof/>
        </w:rPr>
        <w:t>Dev Disabil Res Rev</w:t>
      </w:r>
      <w:r w:rsidRPr="00CA20DD">
        <w:rPr>
          <w:rFonts w:ascii="Cambria" w:hAnsi="Cambria"/>
          <w:noProof/>
        </w:rPr>
        <w:t>. 2010;16(1):6-15. doi:10.1002/ddrr.93.</w:t>
      </w:r>
    </w:p>
    <w:p w14:paraId="3A47068E"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5. </w:t>
      </w:r>
      <w:r w:rsidRPr="00CA20DD">
        <w:rPr>
          <w:rFonts w:ascii="Cambria" w:hAnsi="Cambria"/>
          <w:noProof/>
        </w:rPr>
        <w:tab/>
        <w:t xml:space="preserve">Copp AJ, Adzick NS, Chitty LS, Fletcher JM, Holmbeck GN, Shaw GM. Spina bifida. </w:t>
      </w:r>
      <w:r w:rsidRPr="00CA20DD">
        <w:rPr>
          <w:rFonts w:ascii="Cambria" w:hAnsi="Cambria"/>
          <w:i/>
          <w:iCs/>
          <w:noProof/>
        </w:rPr>
        <w:t>Nat Rev Dis Prim</w:t>
      </w:r>
      <w:r w:rsidRPr="00CA20DD">
        <w:rPr>
          <w:rFonts w:ascii="Cambria" w:hAnsi="Cambria"/>
          <w:noProof/>
        </w:rPr>
        <w:t>. 2015;1:15007. doi:10.1038/nrdp.2015.7.</w:t>
      </w:r>
    </w:p>
    <w:p w14:paraId="51D358DD"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6. </w:t>
      </w:r>
      <w:r w:rsidRPr="00CA20DD">
        <w:rPr>
          <w:rFonts w:ascii="Cambria" w:hAnsi="Cambria"/>
          <w:noProof/>
        </w:rPr>
        <w:tab/>
        <w:t>Centers for Disease Control and Prevention. Data and Statistics | Spina Bifida | NCBDDD | CDC. https://www.cdc.gov/ncbddd/spinabifida/data.html. Published 2016. Accessed March 22, 2017.</w:t>
      </w:r>
    </w:p>
    <w:p w14:paraId="340509FA"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7. </w:t>
      </w:r>
      <w:r w:rsidRPr="00CA20DD">
        <w:rPr>
          <w:rFonts w:ascii="Cambria" w:hAnsi="Cambria"/>
          <w:noProof/>
        </w:rPr>
        <w:tab/>
        <w:t xml:space="preserve">APTA. </w:t>
      </w:r>
      <w:r w:rsidRPr="00CA20DD">
        <w:rPr>
          <w:rFonts w:ascii="Cambria" w:hAnsi="Cambria"/>
          <w:i/>
          <w:iCs/>
          <w:noProof/>
        </w:rPr>
        <w:t>Guide to Physical Therapist Practice</w:t>
      </w:r>
      <w:r w:rsidRPr="00CA20DD">
        <w:rPr>
          <w:rFonts w:ascii="Cambria" w:hAnsi="Cambria"/>
          <w:noProof/>
        </w:rPr>
        <w:t>. 2nd ed. Alexandria, VA: American Physical Therapy Association; 2001.</w:t>
      </w:r>
    </w:p>
    <w:p w14:paraId="405C80AE"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8. </w:t>
      </w:r>
      <w:r w:rsidRPr="00CA20DD">
        <w:rPr>
          <w:rFonts w:ascii="Cambria" w:hAnsi="Cambria"/>
          <w:noProof/>
        </w:rPr>
        <w:tab/>
        <w:t xml:space="preserve">Sandler AD. Children with Spina Bifida: Key Clinical Issues. </w:t>
      </w:r>
      <w:r w:rsidRPr="00CA20DD">
        <w:rPr>
          <w:rFonts w:ascii="Cambria" w:hAnsi="Cambria"/>
          <w:i/>
          <w:iCs/>
          <w:noProof/>
        </w:rPr>
        <w:t>Pediatr Clin North Am</w:t>
      </w:r>
      <w:r w:rsidRPr="00CA20DD">
        <w:rPr>
          <w:rFonts w:ascii="Cambria" w:hAnsi="Cambria"/>
          <w:noProof/>
        </w:rPr>
        <w:t>. 2010;57(4):879-892. doi:10.1016/j.pcl.2010.07.009.</w:t>
      </w:r>
    </w:p>
    <w:p w14:paraId="37C16A47"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9. </w:t>
      </w:r>
      <w:r w:rsidRPr="00CA20DD">
        <w:rPr>
          <w:rFonts w:ascii="Cambria" w:hAnsi="Cambria"/>
          <w:noProof/>
        </w:rPr>
        <w:tab/>
        <w:t xml:space="preserve">Campbell S, Palisano R, Orlin M. </w:t>
      </w:r>
      <w:r w:rsidRPr="00CA20DD">
        <w:rPr>
          <w:rFonts w:ascii="Cambria" w:hAnsi="Cambria"/>
          <w:i/>
          <w:iCs/>
          <w:noProof/>
        </w:rPr>
        <w:t>Physical Therapy for Children</w:t>
      </w:r>
      <w:r w:rsidRPr="00CA20DD">
        <w:rPr>
          <w:rFonts w:ascii="Cambria" w:hAnsi="Cambria"/>
          <w:noProof/>
        </w:rPr>
        <w:t>. 4th Editio. St. Louis, MO: Elsevier Saunders; 2012.</w:t>
      </w:r>
    </w:p>
    <w:p w14:paraId="1217022F"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10. </w:t>
      </w:r>
      <w:r w:rsidRPr="00CA20DD">
        <w:rPr>
          <w:rFonts w:ascii="Cambria" w:hAnsi="Cambria"/>
          <w:noProof/>
        </w:rPr>
        <w:tab/>
        <w:t xml:space="preserve">Okamoto GA, Lamers J V, Shurtleff DB. Skin breakdown in patients with myelomeningocele. </w:t>
      </w:r>
      <w:r w:rsidRPr="00CA20DD">
        <w:rPr>
          <w:rFonts w:ascii="Cambria" w:hAnsi="Cambria"/>
          <w:i/>
          <w:iCs/>
          <w:noProof/>
        </w:rPr>
        <w:t>Arch Phys Med Rehabil</w:t>
      </w:r>
      <w:r w:rsidRPr="00CA20DD">
        <w:rPr>
          <w:rFonts w:ascii="Cambria" w:hAnsi="Cambria"/>
          <w:noProof/>
        </w:rPr>
        <w:t>. 1983;64(1):20-23. http://www.ncbi.nlm.nih.gov/pubmed/6849629. Accessed March 22, 2017.</w:t>
      </w:r>
    </w:p>
    <w:p w14:paraId="17BB7721"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11. </w:t>
      </w:r>
      <w:r w:rsidRPr="00CA20DD">
        <w:rPr>
          <w:rFonts w:ascii="Cambria" w:hAnsi="Cambria"/>
          <w:noProof/>
        </w:rPr>
        <w:tab/>
        <w:t xml:space="preserve">Szépfalusi Z, Seidl R, Bernert G, Dietrich W, Spitzauer S, Urbanek R. Latex sensitization in spina bifida appears disease-associated. </w:t>
      </w:r>
      <w:r w:rsidRPr="00CA20DD">
        <w:rPr>
          <w:rFonts w:ascii="Cambria" w:hAnsi="Cambria"/>
          <w:i/>
          <w:iCs/>
          <w:noProof/>
        </w:rPr>
        <w:t>J Pediatr</w:t>
      </w:r>
      <w:r w:rsidRPr="00CA20DD">
        <w:rPr>
          <w:rFonts w:ascii="Cambria" w:hAnsi="Cambria"/>
          <w:noProof/>
        </w:rPr>
        <w:t>. 2017;134(3):344-348. doi:10.1016/S0022-3476(99)70461-0.</w:t>
      </w:r>
    </w:p>
    <w:p w14:paraId="0DD5ED5B"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12. </w:t>
      </w:r>
      <w:r w:rsidRPr="00CA20DD">
        <w:rPr>
          <w:rFonts w:ascii="Cambria" w:hAnsi="Cambria"/>
          <w:noProof/>
        </w:rPr>
        <w:tab/>
        <w:t xml:space="preserve">Ronchi CF, Antunes LC de O, Fioretto JR. Respiratory Muscular Strength Decrease in Children With Mylomeningocele. </w:t>
      </w:r>
      <w:r w:rsidRPr="00CA20DD">
        <w:rPr>
          <w:rFonts w:ascii="Cambria" w:hAnsi="Cambria"/>
          <w:i/>
          <w:iCs/>
          <w:noProof/>
        </w:rPr>
        <w:t>Spine (Phila Pa 1976)</w:t>
      </w:r>
      <w:r w:rsidRPr="00CA20DD">
        <w:rPr>
          <w:rFonts w:ascii="Cambria" w:hAnsi="Cambria"/>
          <w:noProof/>
        </w:rPr>
        <w:t>. 2008;33(3):E73-E75. doi:10.1097/BRS.0b013e3181624bc8.</w:t>
      </w:r>
    </w:p>
    <w:p w14:paraId="62FF70A8"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13. </w:t>
      </w:r>
      <w:r w:rsidRPr="00CA20DD">
        <w:rPr>
          <w:rFonts w:ascii="Cambria" w:hAnsi="Cambria"/>
          <w:noProof/>
        </w:rPr>
        <w:tab/>
        <w:t xml:space="preserve">Buffart LM, van den Berg-Emons RJ, Burdorf A, Janssen WG, Stam HJ, Roebroeck ME. Cardiovascular Disease Risk Factors and the Relationships With Physical Activity, Aerobic Fitness, and Body Fat in Adolescents and Young Adults With Myelomeningocele. </w:t>
      </w:r>
      <w:r w:rsidRPr="00CA20DD">
        <w:rPr>
          <w:rFonts w:ascii="Cambria" w:hAnsi="Cambria"/>
          <w:i/>
          <w:iCs/>
          <w:noProof/>
        </w:rPr>
        <w:t>Arch Phys Med Rehabil</w:t>
      </w:r>
      <w:r w:rsidRPr="00CA20DD">
        <w:rPr>
          <w:rFonts w:ascii="Cambria" w:hAnsi="Cambria"/>
          <w:noProof/>
        </w:rPr>
        <w:t>. 2008;89(11):2167-2173. doi:10.1016/j.apmr.2008.04.015.</w:t>
      </w:r>
    </w:p>
    <w:p w14:paraId="7C91CA80"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14. </w:t>
      </w:r>
      <w:r w:rsidRPr="00CA20DD">
        <w:rPr>
          <w:rFonts w:ascii="Cambria" w:hAnsi="Cambria"/>
          <w:noProof/>
        </w:rPr>
        <w:tab/>
        <w:t xml:space="preserve">Crytzer TM, Dicianno BE, Fairman AD. Effectiveness of an upper extremity exercise device and text message reminders to exercise in adults with spina bifida: a pilot study. </w:t>
      </w:r>
      <w:r w:rsidRPr="00CA20DD">
        <w:rPr>
          <w:rFonts w:ascii="Cambria" w:hAnsi="Cambria"/>
          <w:i/>
          <w:iCs/>
          <w:noProof/>
        </w:rPr>
        <w:t>Assist Technol</w:t>
      </w:r>
      <w:r w:rsidRPr="00CA20DD">
        <w:rPr>
          <w:rFonts w:ascii="Cambria" w:hAnsi="Cambria"/>
          <w:noProof/>
        </w:rPr>
        <w:t>. 2013;25(4):181-193. doi:10.1080/10400435.2012.747572.</w:t>
      </w:r>
    </w:p>
    <w:p w14:paraId="001278CE"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15. </w:t>
      </w:r>
      <w:r w:rsidRPr="00CA20DD">
        <w:rPr>
          <w:rFonts w:ascii="Cambria" w:hAnsi="Cambria"/>
          <w:noProof/>
        </w:rPr>
        <w:tab/>
        <w:t xml:space="preserve">Sirzai H, Dogu B, Demir S, Yilmaz F, Kuran B. Assessment on self-care, mobility and social function of children with spina bifida in Turkey. </w:t>
      </w:r>
      <w:r w:rsidRPr="00CA20DD">
        <w:rPr>
          <w:rFonts w:ascii="Cambria" w:hAnsi="Cambria"/>
          <w:i/>
          <w:iCs/>
          <w:noProof/>
        </w:rPr>
        <w:t>Neural Regen Res</w:t>
      </w:r>
      <w:r w:rsidRPr="00CA20DD">
        <w:rPr>
          <w:rFonts w:ascii="Cambria" w:hAnsi="Cambria"/>
          <w:noProof/>
        </w:rPr>
        <w:t>. 2014;9(12):1234-1240. doi:10.4103/1673-5374.135332.</w:t>
      </w:r>
    </w:p>
    <w:p w14:paraId="5FB12451"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16. </w:t>
      </w:r>
      <w:r w:rsidRPr="00CA20DD">
        <w:rPr>
          <w:rFonts w:ascii="Cambria" w:hAnsi="Cambria"/>
          <w:noProof/>
        </w:rPr>
        <w:tab/>
        <w:t xml:space="preserve">Kelly EH, Altiok H, Gorzkowski JA, Abrams JR, Vogel LC. How does participation of youth with spina bifida vary by age? </w:t>
      </w:r>
      <w:r w:rsidRPr="00CA20DD">
        <w:rPr>
          <w:rFonts w:ascii="Cambria" w:hAnsi="Cambria"/>
          <w:i/>
          <w:iCs/>
          <w:noProof/>
        </w:rPr>
        <w:t>Clin Orthop Relat Res</w:t>
      </w:r>
      <w:r w:rsidRPr="00CA20DD">
        <w:rPr>
          <w:rFonts w:ascii="Cambria" w:hAnsi="Cambria"/>
          <w:noProof/>
        </w:rPr>
        <w:t>. 2011;469(5):1236-1245. doi:10.1007/s11999-010-1693-x.</w:t>
      </w:r>
    </w:p>
    <w:p w14:paraId="29CB1B15"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17. </w:t>
      </w:r>
      <w:r w:rsidRPr="00CA20DD">
        <w:rPr>
          <w:rFonts w:ascii="Cambria" w:hAnsi="Cambria"/>
          <w:noProof/>
        </w:rPr>
        <w:tab/>
        <w:t xml:space="preserve">Peny-Dahlstrand M, Krumlinde-Sundholm L, Gosman-Hedstrom G. Patterns of participation in school-related activities and settings in children with </w:t>
      </w:r>
      <w:r w:rsidRPr="00CA20DD">
        <w:rPr>
          <w:rFonts w:ascii="Cambria" w:hAnsi="Cambria"/>
          <w:i/>
          <w:iCs/>
          <w:noProof/>
        </w:rPr>
        <w:t>spina bifida</w:t>
      </w:r>
      <w:r w:rsidRPr="00CA20DD">
        <w:rPr>
          <w:rFonts w:ascii="Cambria" w:hAnsi="Cambria"/>
          <w:noProof/>
        </w:rPr>
        <w:t xml:space="preserve">. </w:t>
      </w:r>
      <w:r w:rsidRPr="00CA20DD">
        <w:rPr>
          <w:rFonts w:ascii="Cambria" w:hAnsi="Cambria"/>
          <w:i/>
          <w:iCs/>
          <w:noProof/>
        </w:rPr>
        <w:t>Disabil Rehabil</w:t>
      </w:r>
      <w:r w:rsidRPr="00CA20DD">
        <w:rPr>
          <w:rFonts w:ascii="Cambria" w:hAnsi="Cambria"/>
          <w:noProof/>
        </w:rPr>
        <w:t>. 2013;35(21):1821-1827. doi:10.3109/09638288.2012.758319.</w:t>
      </w:r>
    </w:p>
    <w:p w14:paraId="6FDACC11"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18. </w:t>
      </w:r>
      <w:r w:rsidRPr="00CA20DD">
        <w:rPr>
          <w:rFonts w:ascii="Cambria" w:hAnsi="Cambria"/>
          <w:noProof/>
        </w:rPr>
        <w:tab/>
        <w:t xml:space="preserve">Schoenmakers MA, Uiterwaal CS, Gulmans VA, Gooskens RH, Helders PJ. Determinants of functional independence and quality of life in children with spina bifida. </w:t>
      </w:r>
      <w:r w:rsidRPr="00CA20DD">
        <w:rPr>
          <w:rFonts w:ascii="Cambria" w:hAnsi="Cambria"/>
          <w:i/>
          <w:iCs/>
          <w:noProof/>
        </w:rPr>
        <w:t>Clin Rehabil</w:t>
      </w:r>
      <w:r w:rsidRPr="00CA20DD">
        <w:rPr>
          <w:rFonts w:ascii="Cambria" w:hAnsi="Cambria"/>
          <w:noProof/>
        </w:rPr>
        <w:t>. 2005;19(6):677-685. doi:10.1191/0269215505cr865oa.</w:t>
      </w:r>
    </w:p>
    <w:p w14:paraId="37D3A768"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19. </w:t>
      </w:r>
      <w:r w:rsidRPr="00CA20DD">
        <w:rPr>
          <w:rFonts w:ascii="Cambria" w:hAnsi="Cambria"/>
          <w:noProof/>
        </w:rPr>
        <w:tab/>
        <w:t xml:space="preserve">Holmbeck GN, Westhoven VC, Phillips WS, et al. A multimethod, multi-informant, and multidimensional perspective on psychosocial adjustment in preadolescents with spina bifida. </w:t>
      </w:r>
      <w:r w:rsidRPr="00CA20DD">
        <w:rPr>
          <w:rFonts w:ascii="Cambria" w:hAnsi="Cambria"/>
          <w:i/>
          <w:iCs/>
          <w:noProof/>
        </w:rPr>
        <w:t>J Consult Clin Psychol</w:t>
      </w:r>
      <w:r w:rsidRPr="00CA20DD">
        <w:rPr>
          <w:rFonts w:ascii="Cambria" w:hAnsi="Cambria"/>
          <w:noProof/>
        </w:rPr>
        <w:t>. 2003;71(4):782-796. http://www.ncbi.nlm.nih.gov/pubmed/12924683. Accessed March 23, 2017.</w:t>
      </w:r>
    </w:p>
    <w:p w14:paraId="4DCA04BE"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20. </w:t>
      </w:r>
      <w:r w:rsidRPr="00CA20DD">
        <w:rPr>
          <w:rFonts w:ascii="Cambria" w:hAnsi="Cambria"/>
          <w:noProof/>
        </w:rPr>
        <w:tab/>
        <w:t xml:space="preserve">Grewal J, Carmichael SL, Song J, Shaw GM. Neural tube defects: an analysis of neighbourhood- and individual-level socio-economic characteristics. </w:t>
      </w:r>
      <w:r w:rsidRPr="00CA20DD">
        <w:rPr>
          <w:rFonts w:ascii="Cambria" w:hAnsi="Cambria"/>
          <w:i/>
          <w:iCs/>
          <w:noProof/>
        </w:rPr>
        <w:t>Paediatr Perinat Epidemiol</w:t>
      </w:r>
      <w:r w:rsidRPr="00CA20DD">
        <w:rPr>
          <w:rFonts w:ascii="Cambria" w:hAnsi="Cambria"/>
          <w:noProof/>
        </w:rPr>
        <w:t>. 2009;23(2):116-124. doi:10.1111/j.1365-3016.2008.00992.x.</w:t>
      </w:r>
    </w:p>
    <w:p w14:paraId="5A24BD32"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21. </w:t>
      </w:r>
      <w:r w:rsidRPr="00CA20DD">
        <w:rPr>
          <w:rFonts w:ascii="Cambria" w:hAnsi="Cambria"/>
          <w:noProof/>
        </w:rPr>
        <w:tab/>
        <w:t xml:space="preserve">Brough L, Rees GA, Crawford MA, Dorman EK. Social and ethnic differences in folic acid use preconception and during early pregnancy in the UK: effect on maternal folate status. </w:t>
      </w:r>
      <w:r w:rsidRPr="00CA20DD">
        <w:rPr>
          <w:rFonts w:ascii="Cambria" w:hAnsi="Cambria"/>
          <w:i/>
          <w:iCs/>
          <w:noProof/>
        </w:rPr>
        <w:t>J Hum Nutr Diet</w:t>
      </w:r>
      <w:r w:rsidRPr="00CA20DD">
        <w:rPr>
          <w:rFonts w:ascii="Cambria" w:hAnsi="Cambria"/>
          <w:noProof/>
        </w:rPr>
        <w:t>. 2009;22(2):100-107. doi:10.1111/j.1365-277X.2008.00936.x.</w:t>
      </w:r>
    </w:p>
    <w:p w14:paraId="4E7B0EA4"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22. </w:t>
      </w:r>
      <w:r w:rsidRPr="00CA20DD">
        <w:rPr>
          <w:rFonts w:ascii="Cambria" w:hAnsi="Cambria"/>
          <w:noProof/>
        </w:rPr>
        <w:tab/>
        <w:t xml:space="preserve">Bloemen MA, Verschuren O, van Mechelen C, et al. Personal and environmental factors to consider when aiming to improve participation in physical activity in children with Spina Bifida: a qualitative study. </w:t>
      </w:r>
      <w:r w:rsidRPr="00CA20DD">
        <w:rPr>
          <w:rFonts w:ascii="Cambria" w:hAnsi="Cambria"/>
          <w:i/>
          <w:iCs/>
          <w:noProof/>
        </w:rPr>
        <w:t>BMC Neurol</w:t>
      </w:r>
      <w:r w:rsidRPr="00CA20DD">
        <w:rPr>
          <w:rFonts w:ascii="Cambria" w:hAnsi="Cambria"/>
          <w:noProof/>
        </w:rPr>
        <w:t>. 2015;15(1):11. doi:10.1186/s12883-015-0265-9.</w:t>
      </w:r>
    </w:p>
    <w:p w14:paraId="61ED7D7F"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23. </w:t>
      </w:r>
      <w:r w:rsidRPr="00CA20DD">
        <w:rPr>
          <w:rFonts w:ascii="Cambria" w:hAnsi="Cambria"/>
          <w:noProof/>
        </w:rPr>
        <w:tab/>
        <w:t xml:space="preserve">Beauregard L, Lafrance J, Laforce F, Gagnon M, Fougeyrollas P. Factors Associated with Social Participation in Adults with Spina Bifida and Hydrocephalus. </w:t>
      </w:r>
      <w:r w:rsidRPr="00CA20DD">
        <w:rPr>
          <w:rFonts w:ascii="Cambria" w:hAnsi="Cambria"/>
          <w:i/>
          <w:iCs/>
          <w:noProof/>
        </w:rPr>
        <w:t>Int J Disabil community Rehabil</w:t>
      </w:r>
      <w:r w:rsidRPr="00CA20DD">
        <w:rPr>
          <w:rFonts w:ascii="Cambria" w:hAnsi="Cambria"/>
          <w:noProof/>
        </w:rPr>
        <w:t>. 2002;10(1):1-10. http://www.ijdcr.ca/VOL10_01/articles/beauregard.shtml. Accessed March 23, 2017.</w:t>
      </w:r>
    </w:p>
    <w:p w14:paraId="6EF45BC2"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24. </w:t>
      </w:r>
      <w:r w:rsidRPr="00CA20DD">
        <w:rPr>
          <w:rFonts w:ascii="Cambria" w:hAnsi="Cambria"/>
          <w:noProof/>
        </w:rPr>
        <w:tab/>
        <w:t xml:space="preserve">Moldenhauer J. In Utero Repair of Spina Bifida. </w:t>
      </w:r>
      <w:r w:rsidRPr="00CA20DD">
        <w:rPr>
          <w:rFonts w:ascii="Cambria" w:hAnsi="Cambria"/>
          <w:i/>
          <w:iCs/>
          <w:noProof/>
        </w:rPr>
        <w:t>Am J Perinatol</w:t>
      </w:r>
      <w:r w:rsidRPr="00CA20DD">
        <w:rPr>
          <w:rFonts w:ascii="Cambria" w:hAnsi="Cambria"/>
          <w:noProof/>
        </w:rPr>
        <w:t>. 2014;31(7):595-604. doi:10.1055/s-0034-1372429.</w:t>
      </w:r>
    </w:p>
    <w:p w14:paraId="2F710D86" w14:textId="77777777" w:rsidR="00CA20DD" w:rsidRPr="00CA20DD" w:rsidRDefault="00CA20DD" w:rsidP="00CA20DD">
      <w:pPr>
        <w:widowControl w:val="0"/>
        <w:autoSpaceDE w:val="0"/>
        <w:autoSpaceDN w:val="0"/>
        <w:adjustRightInd w:val="0"/>
        <w:ind w:left="640" w:hanging="640"/>
        <w:rPr>
          <w:rFonts w:ascii="Cambria" w:hAnsi="Cambria"/>
          <w:noProof/>
        </w:rPr>
      </w:pPr>
      <w:r w:rsidRPr="00CA20DD">
        <w:rPr>
          <w:rFonts w:ascii="Cambria" w:hAnsi="Cambria"/>
          <w:noProof/>
        </w:rPr>
        <w:t xml:space="preserve">25. </w:t>
      </w:r>
      <w:r w:rsidRPr="00CA20DD">
        <w:rPr>
          <w:rFonts w:ascii="Cambria" w:hAnsi="Cambria"/>
          <w:noProof/>
        </w:rPr>
        <w:tab/>
        <w:t xml:space="preserve">Teulier C, Smith BA, Kubo M, et al. Stepping responses of infants with myelomeningocele when supported on a motorized treadmill. </w:t>
      </w:r>
      <w:r w:rsidRPr="00CA20DD">
        <w:rPr>
          <w:rFonts w:ascii="Cambria" w:hAnsi="Cambria"/>
          <w:i/>
          <w:iCs/>
          <w:noProof/>
        </w:rPr>
        <w:t>Phys Ther</w:t>
      </w:r>
      <w:r w:rsidRPr="00CA20DD">
        <w:rPr>
          <w:rFonts w:ascii="Cambria" w:hAnsi="Cambria"/>
          <w:noProof/>
        </w:rPr>
        <w:t>. 2009;89(1):60-72. doi:10.2522/ptj.20080120.</w:t>
      </w:r>
    </w:p>
    <w:p w14:paraId="43C4985D" w14:textId="4E6F8709" w:rsidR="00F90804" w:rsidRDefault="00CA20DD" w:rsidP="00CA20DD">
      <w:pPr>
        <w:widowControl w:val="0"/>
        <w:autoSpaceDE w:val="0"/>
        <w:autoSpaceDN w:val="0"/>
        <w:adjustRightInd w:val="0"/>
        <w:ind w:left="640" w:hanging="640"/>
      </w:pPr>
      <w:r w:rsidRPr="00CA20DD">
        <w:rPr>
          <w:rFonts w:ascii="Cambria" w:hAnsi="Cambria"/>
          <w:noProof/>
        </w:rPr>
        <w:t xml:space="preserve">26. </w:t>
      </w:r>
      <w:r w:rsidRPr="00CA20DD">
        <w:rPr>
          <w:rFonts w:ascii="Cambria" w:hAnsi="Cambria"/>
          <w:noProof/>
        </w:rPr>
        <w:tab/>
        <w:t xml:space="preserve">Pantall A, Teulier C, Smith BA, Moerchen V, Ulrich BD. Impact of enhanced sensory input on treadmill step frequency: infants born with myelomeningocele. </w:t>
      </w:r>
      <w:r w:rsidRPr="00CA20DD">
        <w:rPr>
          <w:rFonts w:ascii="Cambria" w:hAnsi="Cambria"/>
          <w:i/>
          <w:iCs/>
          <w:noProof/>
        </w:rPr>
        <w:t>Pediatr Phys Ther</w:t>
      </w:r>
      <w:r w:rsidRPr="00CA20DD">
        <w:rPr>
          <w:rFonts w:ascii="Cambria" w:hAnsi="Cambria"/>
          <w:noProof/>
        </w:rPr>
        <w:t>. 2011;23(1):42-52. doi:10.1097/PEP.0b013e318206eefa.</w:t>
      </w:r>
      <w:bookmarkStart w:id="0" w:name="_GoBack"/>
      <w:bookmarkEnd w:id="0"/>
      <w:r w:rsidR="00550841">
        <w:fldChar w:fldCharType="end"/>
      </w:r>
      <w:r w:rsidR="001C6F37">
        <w:t xml:space="preserve"> </w:t>
      </w:r>
    </w:p>
    <w:sectPr w:rsidR="00F90804" w:rsidSect="00F9080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D6BE4"/>
    <w:multiLevelType w:val="hybridMultilevel"/>
    <w:tmpl w:val="BB809D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8625B2"/>
    <w:multiLevelType w:val="hybridMultilevel"/>
    <w:tmpl w:val="02BA1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34197C"/>
    <w:multiLevelType w:val="hybridMultilevel"/>
    <w:tmpl w:val="B5CA76D0"/>
    <w:lvl w:ilvl="0" w:tplc="04090001">
      <w:start w:val="1"/>
      <w:numFmt w:val="bullet"/>
      <w:lvlText w:val=""/>
      <w:lvlJc w:val="left"/>
      <w:pPr>
        <w:tabs>
          <w:tab w:val="num" w:pos="780"/>
        </w:tabs>
        <w:ind w:left="7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3DA34C72"/>
    <w:multiLevelType w:val="hybridMultilevel"/>
    <w:tmpl w:val="946C7E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792BDE"/>
    <w:multiLevelType w:val="hybridMultilevel"/>
    <w:tmpl w:val="455C7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372F"/>
    <w:rsid w:val="000031B7"/>
    <w:rsid w:val="00010472"/>
    <w:rsid w:val="00013339"/>
    <w:rsid w:val="000174BB"/>
    <w:rsid w:val="00023AE4"/>
    <w:rsid w:val="000308BA"/>
    <w:rsid w:val="00040532"/>
    <w:rsid w:val="00075221"/>
    <w:rsid w:val="00090EF9"/>
    <w:rsid w:val="0009641A"/>
    <w:rsid w:val="00096A52"/>
    <w:rsid w:val="000A0465"/>
    <w:rsid w:val="000B1624"/>
    <w:rsid w:val="000B553F"/>
    <w:rsid w:val="000C3A82"/>
    <w:rsid w:val="000D11DC"/>
    <w:rsid w:val="000E45C6"/>
    <w:rsid w:val="000F0A71"/>
    <w:rsid w:val="000F4748"/>
    <w:rsid w:val="000F5795"/>
    <w:rsid w:val="001021B4"/>
    <w:rsid w:val="0010374B"/>
    <w:rsid w:val="001053AA"/>
    <w:rsid w:val="0010678C"/>
    <w:rsid w:val="001207AB"/>
    <w:rsid w:val="00123BA9"/>
    <w:rsid w:val="0013090F"/>
    <w:rsid w:val="00130E7C"/>
    <w:rsid w:val="00141656"/>
    <w:rsid w:val="00141818"/>
    <w:rsid w:val="001435E8"/>
    <w:rsid w:val="00147980"/>
    <w:rsid w:val="0015340E"/>
    <w:rsid w:val="00154248"/>
    <w:rsid w:val="001571F1"/>
    <w:rsid w:val="001617AD"/>
    <w:rsid w:val="00173901"/>
    <w:rsid w:val="00175388"/>
    <w:rsid w:val="0017747C"/>
    <w:rsid w:val="001A1B42"/>
    <w:rsid w:val="001C08A0"/>
    <w:rsid w:val="001C59CB"/>
    <w:rsid w:val="001C6284"/>
    <w:rsid w:val="001C6CAC"/>
    <w:rsid w:val="001C6F37"/>
    <w:rsid w:val="001C79A6"/>
    <w:rsid w:val="001D2095"/>
    <w:rsid w:val="001D337A"/>
    <w:rsid w:val="001D42B9"/>
    <w:rsid w:val="001D67FF"/>
    <w:rsid w:val="001E4363"/>
    <w:rsid w:val="001E6E97"/>
    <w:rsid w:val="001F33F2"/>
    <w:rsid w:val="001F7DB6"/>
    <w:rsid w:val="00200082"/>
    <w:rsid w:val="00206C63"/>
    <w:rsid w:val="00223195"/>
    <w:rsid w:val="00227EDE"/>
    <w:rsid w:val="00245764"/>
    <w:rsid w:val="00253D81"/>
    <w:rsid w:val="002665DE"/>
    <w:rsid w:val="00273AAA"/>
    <w:rsid w:val="00273F2F"/>
    <w:rsid w:val="00280CDD"/>
    <w:rsid w:val="002832CA"/>
    <w:rsid w:val="00284C1A"/>
    <w:rsid w:val="00286969"/>
    <w:rsid w:val="0029039B"/>
    <w:rsid w:val="00291423"/>
    <w:rsid w:val="00293BCE"/>
    <w:rsid w:val="00295D18"/>
    <w:rsid w:val="002A104B"/>
    <w:rsid w:val="002C0E64"/>
    <w:rsid w:val="002D34E3"/>
    <w:rsid w:val="002E0952"/>
    <w:rsid w:val="002E3FD5"/>
    <w:rsid w:val="002E5AC4"/>
    <w:rsid w:val="002F1E36"/>
    <w:rsid w:val="002F3ACA"/>
    <w:rsid w:val="00307242"/>
    <w:rsid w:val="00307A83"/>
    <w:rsid w:val="003328A4"/>
    <w:rsid w:val="00333227"/>
    <w:rsid w:val="00336379"/>
    <w:rsid w:val="003424AD"/>
    <w:rsid w:val="00343A46"/>
    <w:rsid w:val="003532F7"/>
    <w:rsid w:val="0036291A"/>
    <w:rsid w:val="003754BF"/>
    <w:rsid w:val="003755AD"/>
    <w:rsid w:val="0037752D"/>
    <w:rsid w:val="00383C69"/>
    <w:rsid w:val="00385B55"/>
    <w:rsid w:val="00391C2D"/>
    <w:rsid w:val="00394006"/>
    <w:rsid w:val="00397955"/>
    <w:rsid w:val="003A070A"/>
    <w:rsid w:val="003B695B"/>
    <w:rsid w:val="003C2E74"/>
    <w:rsid w:val="003D6E71"/>
    <w:rsid w:val="003E176B"/>
    <w:rsid w:val="003E6E47"/>
    <w:rsid w:val="003F4923"/>
    <w:rsid w:val="004001EF"/>
    <w:rsid w:val="00414071"/>
    <w:rsid w:val="00416143"/>
    <w:rsid w:val="00416F01"/>
    <w:rsid w:val="00430199"/>
    <w:rsid w:val="0043095D"/>
    <w:rsid w:val="00432D3F"/>
    <w:rsid w:val="0044110C"/>
    <w:rsid w:val="00442762"/>
    <w:rsid w:val="00462C06"/>
    <w:rsid w:val="00484E11"/>
    <w:rsid w:val="00486C41"/>
    <w:rsid w:val="00494B6C"/>
    <w:rsid w:val="00495D26"/>
    <w:rsid w:val="004B11A0"/>
    <w:rsid w:val="004E1EEE"/>
    <w:rsid w:val="004F4544"/>
    <w:rsid w:val="0050205D"/>
    <w:rsid w:val="005047BA"/>
    <w:rsid w:val="00505F48"/>
    <w:rsid w:val="00514BE4"/>
    <w:rsid w:val="00522BC6"/>
    <w:rsid w:val="00526B31"/>
    <w:rsid w:val="00550841"/>
    <w:rsid w:val="005613B3"/>
    <w:rsid w:val="0056533D"/>
    <w:rsid w:val="005942D6"/>
    <w:rsid w:val="005A0628"/>
    <w:rsid w:val="005C4FD0"/>
    <w:rsid w:val="005D0975"/>
    <w:rsid w:val="005D3316"/>
    <w:rsid w:val="005D589A"/>
    <w:rsid w:val="00616EAE"/>
    <w:rsid w:val="00622D09"/>
    <w:rsid w:val="00633632"/>
    <w:rsid w:val="006411F3"/>
    <w:rsid w:val="00643942"/>
    <w:rsid w:val="00657207"/>
    <w:rsid w:val="006616B0"/>
    <w:rsid w:val="00663DC8"/>
    <w:rsid w:val="00665CD0"/>
    <w:rsid w:val="00676770"/>
    <w:rsid w:val="00683395"/>
    <w:rsid w:val="00683502"/>
    <w:rsid w:val="0068522F"/>
    <w:rsid w:val="006858B4"/>
    <w:rsid w:val="00685952"/>
    <w:rsid w:val="00687B28"/>
    <w:rsid w:val="006A41F8"/>
    <w:rsid w:val="006B76FF"/>
    <w:rsid w:val="006B771C"/>
    <w:rsid w:val="006D4B9D"/>
    <w:rsid w:val="006E3D07"/>
    <w:rsid w:val="006F44B2"/>
    <w:rsid w:val="007038CF"/>
    <w:rsid w:val="00704C5C"/>
    <w:rsid w:val="00706AEF"/>
    <w:rsid w:val="00711566"/>
    <w:rsid w:val="00715D09"/>
    <w:rsid w:val="0072353D"/>
    <w:rsid w:val="00725E39"/>
    <w:rsid w:val="00745199"/>
    <w:rsid w:val="00746394"/>
    <w:rsid w:val="00750EA9"/>
    <w:rsid w:val="00750F8A"/>
    <w:rsid w:val="007540BF"/>
    <w:rsid w:val="00755311"/>
    <w:rsid w:val="0075671A"/>
    <w:rsid w:val="00756FE2"/>
    <w:rsid w:val="00766667"/>
    <w:rsid w:val="00770BFD"/>
    <w:rsid w:val="0077750B"/>
    <w:rsid w:val="00780B81"/>
    <w:rsid w:val="00793A57"/>
    <w:rsid w:val="007A0557"/>
    <w:rsid w:val="007A25B3"/>
    <w:rsid w:val="007A7906"/>
    <w:rsid w:val="007C5768"/>
    <w:rsid w:val="007F2EA7"/>
    <w:rsid w:val="007F6ED3"/>
    <w:rsid w:val="0080630A"/>
    <w:rsid w:val="00810A0A"/>
    <w:rsid w:val="00811FE4"/>
    <w:rsid w:val="00831A5C"/>
    <w:rsid w:val="00835A5B"/>
    <w:rsid w:val="00836BE7"/>
    <w:rsid w:val="00837150"/>
    <w:rsid w:val="00837EF0"/>
    <w:rsid w:val="00840B50"/>
    <w:rsid w:val="008434EA"/>
    <w:rsid w:val="00844FF2"/>
    <w:rsid w:val="00854FC3"/>
    <w:rsid w:val="00855973"/>
    <w:rsid w:val="00856D8F"/>
    <w:rsid w:val="0086107C"/>
    <w:rsid w:val="008671FF"/>
    <w:rsid w:val="00867C3A"/>
    <w:rsid w:val="0087664F"/>
    <w:rsid w:val="0088278F"/>
    <w:rsid w:val="00894518"/>
    <w:rsid w:val="008C39B0"/>
    <w:rsid w:val="008C4DEE"/>
    <w:rsid w:val="008D4E3D"/>
    <w:rsid w:val="008E7FFD"/>
    <w:rsid w:val="008F7CE7"/>
    <w:rsid w:val="009034AC"/>
    <w:rsid w:val="00906B34"/>
    <w:rsid w:val="00912571"/>
    <w:rsid w:val="00913D84"/>
    <w:rsid w:val="00922370"/>
    <w:rsid w:val="00935A30"/>
    <w:rsid w:val="00936C50"/>
    <w:rsid w:val="009372BC"/>
    <w:rsid w:val="009438FE"/>
    <w:rsid w:val="00955E49"/>
    <w:rsid w:val="00956B19"/>
    <w:rsid w:val="00956C71"/>
    <w:rsid w:val="00957EA8"/>
    <w:rsid w:val="009677C3"/>
    <w:rsid w:val="00984E00"/>
    <w:rsid w:val="00992BFA"/>
    <w:rsid w:val="00997FAD"/>
    <w:rsid w:val="009A4854"/>
    <w:rsid w:val="009B7BF0"/>
    <w:rsid w:val="009E1F15"/>
    <w:rsid w:val="009E2F0E"/>
    <w:rsid w:val="009E4C81"/>
    <w:rsid w:val="009F71D9"/>
    <w:rsid w:val="00A0065F"/>
    <w:rsid w:val="00A033CF"/>
    <w:rsid w:val="00A10D7C"/>
    <w:rsid w:val="00A112FD"/>
    <w:rsid w:val="00A214A2"/>
    <w:rsid w:val="00A268D6"/>
    <w:rsid w:val="00A27DC2"/>
    <w:rsid w:val="00A307D7"/>
    <w:rsid w:val="00A402A3"/>
    <w:rsid w:val="00A41B37"/>
    <w:rsid w:val="00A8579E"/>
    <w:rsid w:val="00A97DB1"/>
    <w:rsid w:val="00AA4196"/>
    <w:rsid w:val="00AA601D"/>
    <w:rsid w:val="00AC254F"/>
    <w:rsid w:val="00AC741B"/>
    <w:rsid w:val="00AD3D05"/>
    <w:rsid w:val="00AD43C1"/>
    <w:rsid w:val="00AE0286"/>
    <w:rsid w:val="00AE3723"/>
    <w:rsid w:val="00AE372F"/>
    <w:rsid w:val="00AE56D8"/>
    <w:rsid w:val="00AF76B2"/>
    <w:rsid w:val="00B04F32"/>
    <w:rsid w:val="00B065D6"/>
    <w:rsid w:val="00B11399"/>
    <w:rsid w:val="00B202D7"/>
    <w:rsid w:val="00B30295"/>
    <w:rsid w:val="00B3298B"/>
    <w:rsid w:val="00B342A1"/>
    <w:rsid w:val="00B4289A"/>
    <w:rsid w:val="00B438BB"/>
    <w:rsid w:val="00B44846"/>
    <w:rsid w:val="00B55A22"/>
    <w:rsid w:val="00B566D1"/>
    <w:rsid w:val="00B6445D"/>
    <w:rsid w:val="00B66438"/>
    <w:rsid w:val="00B80A6E"/>
    <w:rsid w:val="00B81EBC"/>
    <w:rsid w:val="00B8237F"/>
    <w:rsid w:val="00B82D76"/>
    <w:rsid w:val="00B942DB"/>
    <w:rsid w:val="00B9471B"/>
    <w:rsid w:val="00B95B93"/>
    <w:rsid w:val="00B9704C"/>
    <w:rsid w:val="00BA06CB"/>
    <w:rsid w:val="00BB2685"/>
    <w:rsid w:val="00BD08B2"/>
    <w:rsid w:val="00BD0CA7"/>
    <w:rsid w:val="00BD0CC9"/>
    <w:rsid w:val="00BD500A"/>
    <w:rsid w:val="00BD5CD7"/>
    <w:rsid w:val="00BE757F"/>
    <w:rsid w:val="00BE7D61"/>
    <w:rsid w:val="00BF0D09"/>
    <w:rsid w:val="00BF56C3"/>
    <w:rsid w:val="00BF587F"/>
    <w:rsid w:val="00BF611D"/>
    <w:rsid w:val="00C054BA"/>
    <w:rsid w:val="00C10C4B"/>
    <w:rsid w:val="00C167F6"/>
    <w:rsid w:val="00C20983"/>
    <w:rsid w:val="00C21012"/>
    <w:rsid w:val="00C36B0A"/>
    <w:rsid w:val="00C37F3D"/>
    <w:rsid w:val="00C402EA"/>
    <w:rsid w:val="00C44BE1"/>
    <w:rsid w:val="00C5143F"/>
    <w:rsid w:val="00C86507"/>
    <w:rsid w:val="00C90145"/>
    <w:rsid w:val="00C954C3"/>
    <w:rsid w:val="00CA20DD"/>
    <w:rsid w:val="00CA6DB9"/>
    <w:rsid w:val="00CB67EA"/>
    <w:rsid w:val="00CD38C4"/>
    <w:rsid w:val="00CD48E8"/>
    <w:rsid w:val="00D04541"/>
    <w:rsid w:val="00D11C2A"/>
    <w:rsid w:val="00D12725"/>
    <w:rsid w:val="00D3009A"/>
    <w:rsid w:val="00D42EF7"/>
    <w:rsid w:val="00D4756C"/>
    <w:rsid w:val="00D57098"/>
    <w:rsid w:val="00D72C70"/>
    <w:rsid w:val="00D91C87"/>
    <w:rsid w:val="00D97F2B"/>
    <w:rsid w:val="00DA1E86"/>
    <w:rsid w:val="00DA4F05"/>
    <w:rsid w:val="00DC01CE"/>
    <w:rsid w:val="00DD3A27"/>
    <w:rsid w:val="00DD4193"/>
    <w:rsid w:val="00DE090E"/>
    <w:rsid w:val="00DE455E"/>
    <w:rsid w:val="00DE52B2"/>
    <w:rsid w:val="00DE58B8"/>
    <w:rsid w:val="00DF2988"/>
    <w:rsid w:val="00DF375C"/>
    <w:rsid w:val="00E041DD"/>
    <w:rsid w:val="00E1579F"/>
    <w:rsid w:val="00E22051"/>
    <w:rsid w:val="00E41CA1"/>
    <w:rsid w:val="00E45A53"/>
    <w:rsid w:val="00E62232"/>
    <w:rsid w:val="00E6510F"/>
    <w:rsid w:val="00E707DF"/>
    <w:rsid w:val="00E81412"/>
    <w:rsid w:val="00E8420A"/>
    <w:rsid w:val="00E91F34"/>
    <w:rsid w:val="00EA0608"/>
    <w:rsid w:val="00EA1238"/>
    <w:rsid w:val="00EA4B6A"/>
    <w:rsid w:val="00EB0678"/>
    <w:rsid w:val="00EB2CDA"/>
    <w:rsid w:val="00EC4DE3"/>
    <w:rsid w:val="00EC7B98"/>
    <w:rsid w:val="00ED10B0"/>
    <w:rsid w:val="00EE371D"/>
    <w:rsid w:val="00EE67FB"/>
    <w:rsid w:val="00EE70BA"/>
    <w:rsid w:val="00EE7D70"/>
    <w:rsid w:val="00EF7793"/>
    <w:rsid w:val="00F10ECB"/>
    <w:rsid w:val="00F118BE"/>
    <w:rsid w:val="00F1495D"/>
    <w:rsid w:val="00F14C66"/>
    <w:rsid w:val="00F24211"/>
    <w:rsid w:val="00F33965"/>
    <w:rsid w:val="00F51BD0"/>
    <w:rsid w:val="00F54015"/>
    <w:rsid w:val="00F66EBE"/>
    <w:rsid w:val="00F76AE6"/>
    <w:rsid w:val="00F85CBD"/>
    <w:rsid w:val="00F86C88"/>
    <w:rsid w:val="00F90804"/>
    <w:rsid w:val="00F91FE0"/>
    <w:rsid w:val="00F9652E"/>
    <w:rsid w:val="00FA7871"/>
    <w:rsid w:val="00FD23CC"/>
    <w:rsid w:val="00FD2EB1"/>
    <w:rsid w:val="00FE38C0"/>
    <w:rsid w:val="00FE5E46"/>
    <w:rsid w:val="00FE6DF7"/>
    <w:rsid w:val="00FF3800"/>
    <w:rsid w:val="00FF57FC"/>
    <w:rsid w:val="00FF63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0575CA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72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E372F"/>
    <w:rPr>
      <w:color w:val="0563C1"/>
      <w:u w:val="single"/>
    </w:rPr>
  </w:style>
  <w:style w:type="paragraph" w:styleId="ListParagraph">
    <w:name w:val="List Paragraph"/>
    <w:basedOn w:val="Normal"/>
    <w:uiPriority w:val="34"/>
    <w:qFormat/>
    <w:rsid w:val="00273AAA"/>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72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E372F"/>
    <w:rPr>
      <w:color w:val="0563C1"/>
      <w:u w:val="single"/>
    </w:rPr>
  </w:style>
  <w:style w:type="paragraph" w:styleId="ListParagraph">
    <w:name w:val="List Paragraph"/>
    <w:basedOn w:val="Normal"/>
    <w:uiPriority w:val="34"/>
    <w:qFormat/>
    <w:rsid w:val="00273AA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9</TotalTime>
  <Pages>9</Pages>
  <Words>55171</Words>
  <Characters>314481</Characters>
  <Application>Microsoft Macintosh Word</Application>
  <DocSecurity>0</DocSecurity>
  <Lines>2620</Lines>
  <Paragraphs>737</Paragraphs>
  <ScaleCrop>false</ScaleCrop>
  <Company>UNC</Company>
  <LinksUpToDate>false</LinksUpToDate>
  <CharactersWithSpaces>368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nan Ehlinger</dc:creator>
  <cp:keywords/>
  <dc:description/>
  <cp:lastModifiedBy>Brennan Ehlinger</cp:lastModifiedBy>
  <cp:revision>43</cp:revision>
  <dcterms:created xsi:type="dcterms:W3CDTF">2017-03-22T13:50:00Z</dcterms:created>
  <dcterms:modified xsi:type="dcterms:W3CDTF">2017-06-04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03239a-3c01-31cf-b2b0-3858d13ce70d</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